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000002" w14:textId="459573A9" w:rsidR="00624F27" w:rsidRPr="00131A5F" w:rsidRDefault="00000000" w:rsidP="00131A5F">
      <w:pPr>
        <w:pStyle w:val="Heading1"/>
        <w:rPr>
          <w:rFonts w:ascii="Arial" w:hAnsi="Arial"/>
        </w:rPr>
      </w:pPr>
      <w:bookmarkStart w:id="0" w:name="_6joh1dbmggo5" w:colFirst="0" w:colLast="0"/>
      <w:bookmarkEnd w:id="0"/>
      <w:r w:rsidRPr="00A65AA4">
        <w:t>Literature Review</w:t>
      </w:r>
    </w:p>
    <w:p w14:paraId="00000003" w14:textId="77777777" w:rsidR="00624F27" w:rsidRPr="00A65AA4" w:rsidRDefault="00000000" w:rsidP="00131A5F">
      <w:pPr>
        <w:pStyle w:val="Heading2"/>
      </w:pPr>
      <w:bookmarkStart w:id="1" w:name="_ks1vx3c5q49r" w:colFirst="0" w:colLast="0"/>
      <w:bookmarkEnd w:id="1"/>
      <w:r w:rsidRPr="00A65AA4">
        <w:t>Project Introduction</w:t>
      </w:r>
    </w:p>
    <w:p w14:paraId="00000004" w14:textId="77777777" w:rsidR="00624F27" w:rsidRPr="00A65AA4" w:rsidRDefault="00000000" w:rsidP="00131A5F">
      <w:r w:rsidRPr="00A65AA4">
        <w:rPr>
          <w:b/>
        </w:rPr>
        <w:t>Solar Panel Detection and Recognition</w:t>
      </w:r>
      <w:r w:rsidRPr="00A65AA4">
        <w:t>: This project involves using machine learning techniques to identify and recognize solar panels from various types of imagery, such as satellite or aerial images. The main goal is to develop a model that can accurately detect the presence of solar panels, recognize their types, and possibly even measure the size of the solar panel, to estimate the energy production from it.</w:t>
      </w:r>
    </w:p>
    <w:p w14:paraId="00000005" w14:textId="6BBD1202" w:rsidR="00624F27" w:rsidRPr="00A65AA4" w:rsidRDefault="00000000" w:rsidP="00131A5F">
      <w:pPr>
        <w:pStyle w:val="Heading3"/>
      </w:pPr>
      <w:r w:rsidRPr="00A65AA4">
        <w:t xml:space="preserve">Key </w:t>
      </w:r>
      <w:r w:rsidR="003E5AE3" w:rsidRPr="00A65AA4">
        <w:t>Processes</w:t>
      </w:r>
      <w:r w:rsidRPr="00A65AA4">
        <w:t>:</w:t>
      </w:r>
    </w:p>
    <w:p w14:paraId="00000006" w14:textId="77777777" w:rsidR="00624F27" w:rsidRPr="00A65AA4" w:rsidRDefault="00000000" w:rsidP="00131A5F">
      <w:pPr>
        <w:pStyle w:val="ListParagraph"/>
        <w:numPr>
          <w:ilvl w:val="0"/>
          <w:numId w:val="45"/>
        </w:numPr>
      </w:pPr>
      <w:r w:rsidRPr="00131A5F">
        <w:rPr>
          <w:b/>
        </w:rPr>
        <w:t>Data Collection</w:t>
      </w:r>
      <w:r w:rsidRPr="00A65AA4">
        <w:t>: Gathering a diverse set of images containing solar panels.</w:t>
      </w:r>
    </w:p>
    <w:p w14:paraId="00000007" w14:textId="77777777" w:rsidR="00624F27" w:rsidRPr="00A65AA4" w:rsidRDefault="00000000" w:rsidP="00131A5F">
      <w:pPr>
        <w:pStyle w:val="ListParagraph"/>
        <w:numPr>
          <w:ilvl w:val="0"/>
          <w:numId w:val="45"/>
        </w:numPr>
      </w:pPr>
      <w:r w:rsidRPr="00131A5F">
        <w:rPr>
          <w:b/>
        </w:rPr>
        <w:t>Preprocessing</w:t>
      </w:r>
      <w:r w:rsidRPr="00A65AA4">
        <w:t>: Cleaning and preparing the data for model training.</w:t>
      </w:r>
    </w:p>
    <w:p w14:paraId="00000008" w14:textId="33E53051" w:rsidR="00624F27" w:rsidRPr="00A65AA4" w:rsidRDefault="00000000" w:rsidP="00131A5F">
      <w:pPr>
        <w:pStyle w:val="ListParagraph"/>
        <w:numPr>
          <w:ilvl w:val="0"/>
          <w:numId w:val="45"/>
        </w:numPr>
      </w:pPr>
      <w:hyperlink r:id="rId6">
        <w:r w:rsidRPr="00131A5F">
          <w:t>Model Training</w:t>
        </w:r>
      </w:hyperlink>
      <w:hyperlink r:id="rId7">
        <w:r w:rsidRPr="00131A5F">
          <w:t>: Using algorithms like Convolutional Neural Networks (CNNs) for image classification and segmentation</w:t>
        </w:r>
      </w:hyperlink>
      <w:r w:rsidR="00131A5F" w:rsidRPr="00131A5F">
        <w:fldChar w:fldCharType="begin"/>
      </w:r>
      <w:r w:rsidR="007F55F3">
        <w:instrText xml:space="preserve"> ADDIN ZOTERO_ITEM CSL_CITATION {"citationID":"n5Pp1O2d","properties":{"formattedCitation":"\\super 1\\nosupersub{}","plainCitation":"1","noteIndex":0},"citationItems":[{"id":573,"uris":["http://zotero.org/users/10774576/items/G7CT4VVH"],"itemData":{"id":573,"type":"webpage","title":"saizk/Deep-Learning-for-Solar-Panel-Recognition: CNN models for Solar Panel Detection and Segmentation in Aerial Images.","URL":"https://github.com/saizk/Deep-Learning-for-Solar-Panel-Recognition","accessed":{"date-parts":[["2024",8,26]]}}}],"schema":"https://github.com/citation-style-language/schema/raw/master/csl-citation.json"} </w:instrText>
      </w:r>
      <w:r w:rsidR="00131A5F" w:rsidRPr="00131A5F">
        <w:fldChar w:fldCharType="separate"/>
      </w:r>
      <w:r w:rsidR="007F55F3" w:rsidRPr="007F55F3">
        <w:rPr>
          <w:rFonts w:ascii="Cambria" w:hAnsi="Cambria" w:cs="Times New Roman"/>
          <w:szCs w:val="24"/>
          <w:vertAlign w:val="superscript"/>
        </w:rPr>
        <w:t>1</w:t>
      </w:r>
      <w:r w:rsidR="00131A5F" w:rsidRPr="00131A5F">
        <w:fldChar w:fldCharType="end"/>
      </w:r>
      <w:r w:rsidRPr="00A65AA4">
        <w:t>.</w:t>
      </w:r>
    </w:p>
    <w:p w14:paraId="00000009" w14:textId="5A5B499F" w:rsidR="00624F27" w:rsidRPr="00A65AA4" w:rsidRDefault="00000000" w:rsidP="007F55F3">
      <w:pPr>
        <w:pStyle w:val="ListParagraph"/>
        <w:numPr>
          <w:ilvl w:val="0"/>
          <w:numId w:val="45"/>
        </w:numPr>
      </w:pPr>
      <w:hyperlink r:id="rId8">
        <w:r w:rsidRPr="007F55F3">
          <w:t>Evaluation</w:t>
        </w:r>
      </w:hyperlink>
      <w:hyperlink r:id="rId9">
        <w:r w:rsidRPr="007F55F3">
          <w:t>: As</w:t>
        </w:r>
        <w:r w:rsidRPr="007F55F3">
          <w:t>s</w:t>
        </w:r>
        <w:r w:rsidRPr="007F55F3">
          <w:t>essing the model’s performance using metrics like precision, recall, and F1-score</w:t>
        </w:r>
      </w:hyperlink>
      <w:r w:rsidR="007F55F3" w:rsidRPr="007F55F3">
        <w:fldChar w:fldCharType="begin"/>
      </w:r>
      <w:r w:rsidR="007F55F3">
        <w:instrText xml:space="preserve"> ADDIN ZOTERO_ITEM CSL_CITATION {"citationID":"IH5JnrY3","properties":{"formattedCitation":"\\super 2\\nosupersub{}","plainCitation":"2","noteIndex":0},"citationItems":[{"id":575,"uris":["http://zotero.org/users/10774576/items/RMPUC3KK"],"itemData":{"id":575,"type":"software","abstract":"A U-Net for solar panel identification and segmentation","genre":"Python","license":"MIT","note":"original-date: 2019-04-08T21:48:20Z","source":"GitHub","title":"gabrieltseng/solar-panel-segmentation","URL":"https://github.com/gabrieltseng/solar-panel-segmentation","author":[{"family":"Tseng","given":"Gabriel"}],"accessed":{"date-parts":[["2024",8,26]]},"issued":{"date-parts":[["2024",8,12]]}}}],"schema":"https://github.com/citation-style-language/schema/raw/master/csl-citation.json"} </w:instrText>
      </w:r>
      <w:r w:rsidR="007F55F3" w:rsidRPr="007F55F3">
        <w:fldChar w:fldCharType="separate"/>
      </w:r>
      <w:r w:rsidR="007F55F3" w:rsidRPr="007F55F3">
        <w:rPr>
          <w:rFonts w:ascii="Cambria" w:hAnsi="Cambria" w:cs="Times New Roman"/>
          <w:szCs w:val="24"/>
          <w:vertAlign w:val="superscript"/>
        </w:rPr>
        <w:t>2</w:t>
      </w:r>
      <w:r w:rsidR="007F55F3" w:rsidRPr="007F55F3">
        <w:fldChar w:fldCharType="end"/>
      </w:r>
      <w:r w:rsidRPr="00A65AA4">
        <w:t>.</w:t>
      </w:r>
    </w:p>
    <w:p w14:paraId="0000000A" w14:textId="77777777" w:rsidR="00624F27" w:rsidRPr="00131A5F" w:rsidRDefault="00000000" w:rsidP="00131A5F">
      <w:pPr>
        <w:pStyle w:val="Heading3"/>
      </w:pPr>
      <w:bookmarkStart w:id="2" w:name="_jek4b6n2k2i7" w:colFirst="0" w:colLast="0"/>
      <w:bookmarkEnd w:id="2"/>
      <w:r w:rsidRPr="00131A5F">
        <w:t>Importance of the Project</w:t>
      </w:r>
    </w:p>
    <w:p w14:paraId="0000000B" w14:textId="671CAE18" w:rsidR="00624F27" w:rsidRPr="00A65AA4" w:rsidRDefault="00000000" w:rsidP="00131A5F">
      <w:r w:rsidRPr="00A65AA4">
        <w:rPr>
          <w:b/>
        </w:rPr>
        <w:t>Environmental Impact</w:t>
      </w:r>
      <w:r w:rsidRPr="00A65AA4">
        <w:t xml:space="preserve">: </w:t>
      </w:r>
      <w:r w:rsidR="00D565D9" w:rsidRPr="00A65AA4">
        <w:t>The project p</w:t>
      </w:r>
      <w:r w:rsidRPr="00A65AA4">
        <w:t xml:space="preserve">romotes the use of </w:t>
      </w:r>
      <w:r w:rsidR="00D565D9" w:rsidRPr="00A65AA4">
        <w:t>solar energy as a form of clean energy</w:t>
      </w:r>
      <w:r w:rsidRPr="00A65AA4">
        <w:t xml:space="preserve"> by identifying potential areas for solar panel installation.</w:t>
      </w:r>
    </w:p>
    <w:p w14:paraId="0000000C" w14:textId="3560119C" w:rsidR="00624F27" w:rsidRPr="00A65AA4" w:rsidRDefault="00000000" w:rsidP="00131A5F">
      <w:r w:rsidRPr="00A65AA4">
        <w:rPr>
          <w:b/>
        </w:rPr>
        <w:t>Efficiency</w:t>
      </w:r>
      <w:r w:rsidRPr="00A65AA4">
        <w:t>:</w:t>
      </w:r>
      <w:r w:rsidR="003E5AE3" w:rsidRPr="00A65AA4">
        <w:t xml:space="preserve"> </w:t>
      </w:r>
      <w:r w:rsidR="00D565D9" w:rsidRPr="00A65AA4">
        <w:t xml:space="preserve">The project can also be extended in the future to allow for </w:t>
      </w:r>
      <w:r w:rsidR="003E5AE3" w:rsidRPr="00A65AA4">
        <w:t>the monitor</w:t>
      </w:r>
      <w:r w:rsidR="00D565D9" w:rsidRPr="00A65AA4">
        <w:t xml:space="preserve">ing </w:t>
      </w:r>
      <w:r w:rsidR="003E5AE3" w:rsidRPr="00A65AA4">
        <w:t>and maintenance</w:t>
      </w:r>
      <w:r w:rsidR="00D565D9" w:rsidRPr="00A65AA4">
        <w:t xml:space="preserve"> of</w:t>
      </w:r>
      <w:r w:rsidRPr="00A65AA4">
        <w:t xml:space="preserve"> existing solar panels</w:t>
      </w:r>
      <w:r w:rsidR="00D565D9" w:rsidRPr="00A65AA4">
        <w:t xml:space="preserve"> by identifying faulty installed panels</w:t>
      </w:r>
      <w:r w:rsidRPr="00A65AA4">
        <w:t xml:space="preserve">, ensuring </w:t>
      </w:r>
      <w:r w:rsidR="00D565D9" w:rsidRPr="00A65AA4">
        <w:t>timely maintenance and optimal efficiency of the installed infrastructure</w:t>
      </w:r>
      <w:r w:rsidRPr="00A65AA4">
        <w:t>.</w:t>
      </w:r>
    </w:p>
    <w:p w14:paraId="0000000D" w14:textId="33E49A98" w:rsidR="00624F27" w:rsidRPr="00A65AA4" w:rsidRDefault="00000000" w:rsidP="00131A5F">
      <w:r w:rsidRPr="00A65AA4">
        <w:rPr>
          <w:b/>
        </w:rPr>
        <w:t>Scalability</w:t>
      </w:r>
      <w:r w:rsidRPr="00A65AA4">
        <w:t xml:space="preserve">: </w:t>
      </w:r>
      <w:r w:rsidR="003E5AE3" w:rsidRPr="00A65AA4">
        <w:t>The project will provide</w:t>
      </w:r>
      <w:r w:rsidRPr="00A65AA4">
        <w:t xml:space="preserve"> valuable data for</w:t>
      </w:r>
      <w:r w:rsidR="003E5AE3" w:rsidRPr="00A65AA4">
        <w:t xml:space="preserve"> clean</w:t>
      </w:r>
      <w:r w:rsidRPr="00A65AA4">
        <w:t xml:space="preserve"> energy planning and policy-making.</w:t>
      </w:r>
    </w:p>
    <w:p w14:paraId="0000000E" w14:textId="77777777" w:rsidR="00624F27" w:rsidRPr="00131A5F" w:rsidRDefault="00000000" w:rsidP="00131A5F">
      <w:pPr>
        <w:pStyle w:val="Heading3"/>
      </w:pPr>
      <w:bookmarkStart w:id="3" w:name="_ihgt9azc20hh" w:colFirst="0" w:colLast="0"/>
      <w:bookmarkEnd w:id="3"/>
      <w:r w:rsidRPr="00131A5F">
        <w:t>Benefits of Reviewing the Literature</w:t>
      </w:r>
    </w:p>
    <w:p w14:paraId="0000000F" w14:textId="5EEE8350" w:rsidR="00624F27" w:rsidRPr="00574CA6" w:rsidRDefault="00000000" w:rsidP="00574CA6">
      <w:pPr>
        <w:pStyle w:val="ListParagraph"/>
        <w:numPr>
          <w:ilvl w:val="0"/>
          <w:numId w:val="46"/>
        </w:numPr>
        <w:rPr>
          <w:rFonts w:asciiTheme="majorHAnsi" w:hAnsiTheme="majorHAnsi" w:cstheme="majorHAnsi"/>
        </w:rPr>
      </w:pPr>
      <w:r w:rsidRPr="00131A5F">
        <w:t xml:space="preserve">Understanding the </w:t>
      </w:r>
      <w:r w:rsidR="00D565D9" w:rsidRPr="00131A5F">
        <w:t>state-of</w:t>
      </w:r>
      <w:r w:rsidRPr="00131A5F">
        <w:t>-the-</w:t>
      </w:r>
      <w:r w:rsidR="00D565D9" w:rsidRPr="00131A5F">
        <w:t>a</w:t>
      </w:r>
      <w:r w:rsidRPr="00131A5F">
        <w:t>rt</w:t>
      </w:r>
      <w:r w:rsidR="00D565D9" w:rsidRPr="00131A5F">
        <w:t xml:space="preserve"> technology in use</w:t>
      </w:r>
      <w:hyperlink r:id="rId10">
        <w:r w:rsidRPr="00131A5F">
          <w:t>: Helps you understand the current advancements and methodologies in solar panel detection and recognit</w:t>
        </w:r>
        <w:r w:rsidRPr="00131A5F">
          <w:t>i</w:t>
        </w:r>
        <w:r w:rsidRPr="00131A5F">
          <w:t>on</w:t>
        </w:r>
      </w:hyperlink>
      <w:r w:rsidR="00131A5F" w:rsidRPr="00131A5F">
        <w:fldChar w:fldCharType="begin"/>
      </w:r>
      <w:r w:rsidR="007F55F3">
        <w:instrText xml:space="preserve"> ADDIN ZOTERO_ITEM CSL_CITATION {"citationID":"TdjvZwAo","properties":{"formattedCitation":"\\super 3\\nosupersub{}","plainCitation":"3","noteIndex":0},"citationItems":[{"id":552,"uris":["http://zotero.org/users/10774576/items/NQMV4YQ6"],"itemData":{"id":552,"type":"article","abstract":"With the effects of global climate change impacting the world, collective efforts are needed to reduce greenhouse gas emissions. The energy sector is the single largest contributor to climate change and many efforts are focused on reducing dependence on carbon-emitting power plants and moving to renewable energy sources, such as solar power. A comprehensive database of the location of solar panels is important to assist analysts and policymakers in defining strategies for further expansion of solar energy. In this paper we focus on creating a world map of solar panels. We identify locations and total surface area of solar panels within a given geographic area. We use deep learning methods for automated detection of solar panel locations and their surface area using aerial imagery. The framework, which consists of a two-branch model using an image classifier in tandem with a semantic segmentation model, is trained on our created dataset of satellite images. Our work provides an efficient and scalable method for detecting solar panels, achieving an accuracy of 0.96 for classification and an IoU score of 0.82 for segmentation performance.","DOI":"10.48550/arXiv.2201.02107","note":"arXiv:2201.02107 [cs]","number":"arXiv:2201.02107","publisher":"arXiv","source":"arXiv.org","title":"HyperionSolarNet: Solar Panel Detection from Aerial Images","title-short":"HyperionSolarNet","URL":"http://arxiv.org/abs/2201.02107","author":[{"family":"Parhar","given":"Poonam"},{"family":"Sawasaki","given":"Ryan"},{"family":"Todeschini","given":"Alberto"},{"family":"Reed","given":"Colorado"},{"family":"Vahabi","given":"Hossein"},{"family":"Nusaputra","given":"Nathan"},{"family":"Vergara","given":"Felipe"}],"accessed":{"date-parts":[["2024",8,26]]},"issued":{"date-parts":[["2022",1,6]]}}}],"schema":"https://github.com/citation-style-language/schema/raw/master/csl-citation.json"} </w:instrText>
      </w:r>
      <w:r w:rsidR="00131A5F" w:rsidRPr="00131A5F">
        <w:fldChar w:fldCharType="separate"/>
      </w:r>
      <w:r w:rsidR="007F55F3" w:rsidRPr="00574CA6">
        <w:rPr>
          <w:rFonts w:ascii="Cambria" w:hAnsi="Cambria" w:cs="Times New Roman"/>
          <w:szCs w:val="24"/>
          <w:vertAlign w:val="superscript"/>
        </w:rPr>
        <w:t>3</w:t>
      </w:r>
      <w:r w:rsidR="00131A5F" w:rsidRPr="00131A5F">
        <w:fldChar w:fldCharType="end"/>
      </w:r>
      <w:r w:rsidRPr="00574CA6">
        <w:rPr>
          <w:rFonts w:asciiTheme="majorHAnsi" w:hAnsiTheme="majorHAnsi" w:cstheme="majorHAnsi"/>
        </w:rPr>
        <w:t>.</w:t>
      </w:r>
    </w:p>
    <w:p w14:paraId="00000010" w14:textId="2DAF0DBE" w:rsidR="00624F27" w:rsidRPr="00574CA6" w:rsidRDefault="00000000" w:rsidP="00574CA6">
      <w:pPr>
        <w:pStyle w:val="ListParagraph"/>
        <w:numPr>
          <w:ilvl w:val="0"/>
          <w:numId w:val="46"/>
        </w:numPr>
      </w:pPr>
      <w:hyperlink r:id="rId11">
        <w:r w:rsidRPr="00574CA6">
          <w:rPr>
            <w:b/>
          </w:rPr>
          <w:t>Identifying Gaps</w:t>
        </w:r>
      </w:hyperlink>
      <w:r w:rsidRPr="00574CA6">
        <w:t>: Reveals gaps in existing research that our project can addr</w:t>
      </w:r>
      <w:r w:rsidRPr="00574CA6">
        <w:t>e</w:t>
      </w:r>
      <w:r w:rsidRPr="00574CA6">
        <w:t>ss</w:t>
      </w:r>
      <w:r w:rsidRPr="00574CA6">
        <w:t>,</w:t>
      </w:r>
      <w:r w:rsidRPr="00574CA6">
        <w:t xml:space="preserve"> making your work more impactful</w:t>
      </w:r>
      <w:r w:rsidR="00574CA6" w:rsidRPr="00574CA6">
        <w:fldChar w:fldCharType="begin"/>
      </w:r>
      <w:r w:rsidR="00574CA6" w:rsidRPr="00574CA6">
        <w:instrText xml:space="preserve"> ADDIN ZOTERO_ITEM CSL_CITATION {"citationID":"j7ckmrMR","properties":{"formattedCitation":"\\super 1\\nosupersub{}","plainCitation":"1","noteIndex":0},"citationItems":[{"id":573,"uris":["http://zotero.org/users/10774576/items/G7CT4VVH"],"itemData":{"id":573,"type":"webpage","title":"saizk/Deep-Learning-for-Solar-Panel-Recognition: CNN models for Solar Panel Detection and Segmentation in Aerial Images.","URL":"https://github.com/saizk/Deep-Learning-for-Solar-Panel-Recognition","accessed":{"date-parts":[["2024",8,26]]}}}],"schema":"https://github.com/citation-style-language/schema/raw/master/csl-citation.json"} </w:instrText>
      </w:r>
      <w:r w:rsidR="00574CA6" w:rsidRPr="00574CA6">
        <w:fldChar w:fldCharType="separate"/>
      </w:r>
      <w:r w:rsidR="00574CA6" w:rsidRPr="00574CA6">
        <w:rPr>
          <w:rFonts w:ascii="Calibri" w:hAnsi="Calibri" w:cs="Calibri"/>
          <w:szCs w:val="24"/>
          <w:vertAlign w:val="superscript"/>
        </w:rPr>
        <w:t>1</w:t>
      </w:r>
      <w:r w:rsidR="00574CA6" w:rsidRPr="00574CA6">
        <w:fldChar w:fldCharType="end"/>
      </w:r>
      <w:r w:rsidRPr="00574CA6">
        <w:t>.</w:t>
      </w:r>
    </w:p>
    <w:p w14:paraId="00000011" w14:textId="35ADE8FE" w:rsidR="00624F27" w:rsidRPr="00574CA6" w:rsidRDefault="00000000" w:rsidP="00574CA6">
      <w:pPr>
        <w:pStyle w:val="ListParagraph"/>
        <w:numPr>
          <w:ilvl w:val="0"/>
          <w:numId w:val="46"/>
        </w:numPr>
      </w:pPr>
      <w:r w:rsidRPr="00574CA6">
        <w:rPr>
          <w:b/>
        </w:rPr>
        <w:t>Avoiding Redundancy</w:t>
      </w:r>
      <w:hyperlink r:id="rId12">
        <w:r w:rsidRPr="00574CA6">
          <w:t>: Ens</w:t>
        </w:r>
        <w:r w:rsidRPr="00574CA6">
          <w:t>u</w:t>
        </w:r>
        <w:r w:rsidRPr="00574CA6">
          <w:t>res you are not duplicating efforts and can build upon previous work</w:t>
        </w:r>
      </w:hyperlink>
      <w:r w:rsidR="00574CA6" w:rsidRPr="00574CA6">
        <w:fldChar w:fldCharType="begin"/>
      </w:r>
      <w:r w:rsidR="00574CA6" w:rsidRPr="00574CA6">
        <w:instrText xml:space="preserve"> ADDIN ZOTERO_ITEM CSL_CITATION {"citationID":"oeh5tXWS","properties":{"formattedCitation":"\\super 1\\nosupersub{}","plainCitation":"1","noteIndex":0},"citationItems":[{"id":573,"uris":["http://zotero.org/users/10774576/items/G7CT4VVH"],"itemData":{"id":573,"type":"webpage","title":"saizk/Deep-Learning-for-Solar-Panel-Recognition: CNN models for Solar Panel Detection and Segmentation in Aerial Images.","URL":"https://github.com/saizk/Deep-Learning-for-Solar-Panel-Recognition","accessed":{"date-parts":[["2024",8,26]]}}}],"schema":"https://github.com/citation-style-language/schema/raw/master/csl-citation.json"} </w:instrText>
      </w:r>
      <w:r w:rsidR="00574CA6" w:rsidRPr="00574CA6">
        <w:fldChar w:fldCharType="separate"/>
      </w:r>
      <w:r w:rsidR="00574CA6" w:rsidRPr="00574CA6">
        <w:rPr>
          <w:rFonts w:ascii="Calibri" w:hAnsi="Calibri" w:cs="Calibri"/>
          <w:szCs w:val="24"/>
          <w:vertAlign w:val="superscript"/>
        </w:rPr>
        <w:t>1</w:t>
      </w:r>
      <w:r w:rsidR="00574CA6" w:rsidRPr="00574CA6">
        <w:fldChar w:fldCharType="end"/>
      </w:r>
      <w:r w:rsidRPr="00574CA6">
        <w:t>.</w:t>
      </w:r>
    </w:p>
    <w:p w14:paraId="00000012" w14:textId="6733884E" w:rsidR="00624F27" w:rsidRPr="00574CA6" w:rsidRDefault="00000000" w:rsidP="00574CA6">
      <w:pPr>
        <w:pStyle w:val="ListParagraph"/>
        <w:numPr>
          <w:ilvl w:val="0"/>
          <w:numId w:val="46"/>
        </w:numPr>
      </w:pPr>
      <w:r w:rsidRPr="00574CA6">
        <w:rPr>
          <w:b/>
        </w:rPr>
        <w:t>Methodological Insights</w:t>
      </w:r>
      <w:hyperlink r:id="rId13">
        <w:r w:rsidRPr="00574CA6">
          <w:t>: Provides insights into the best practices and techniques used in similar projects, which can guide your approach</w:t>
        </w:r>
      </w:hyperlink>
      <w:r w:rsidR="00574CA6" w:rsidRPr="00574CA6">
        <w:fldChar w:fldCharType="begin"/>
      </w:r>
      <w:r w:rsidR="00574CA6" w:rsidRPr="00574CA6">
        <w:instrText xml:space="preserve"> ADDIN ZOTERO_ITEM CSL_CITATION {"citationID":"0Mmf9viO","properties":{"formattedCitation":"\\super 1\\nosupersub{}","plainCitation":"1","noteIndex":0},"citationItems":[{"id":573,"uris":["http://zotero.org/users/10774576/items/G7CT4VVH"],"itemData":{"id":573,"type":"webpage","title":"saizk/Deep-Learning-for-Solar-Panel-Recognition: CNN models for Solar Panel Detection and Segmentation in Aerial Images.","URL":"https://github.com/saizk/Deep-Learning-for-Solar-Panel-Recognition","accessed":{"date-parts":[["2024",8,26]]}}}],"schema":"https://github.com/citation-style-language/schema/raw/master/csl-citation.json"} </w:instrText>
      </w:r>
      <w:r w:rsidR="00574CA6" w:rsidRPr="00574CA6">
        <w:fldChar w:fldCharType="separate"/>
      </w:r>
      <w:r w:rsidR="00574CA6" w:rsidRPr="00574CA6">
        <w:rPr>
          <w:rFonts w:ascii="Calibri" w:hAnsi="Calibri" w:cs="Calibri"/>
          <w:szCs w:val="24"/>
          <w:vertAlign w:val="superscript"/>
        </w:rPr>
        <w:t>1</w:t>
      </w:r>
      <w:r w:rsidR="00574CA6" w:rsidRPr="00574CA6">
        <w:fldChar w:fldCharType="end"/>
      </w:r>
      <w:r w:rsidRPr="00574CA6">
        <w:t>.</w:t>
      </w:r>
    </w:p>
    <w:p w14:paraId="00000013" w14:textId="2296B72D" w:rsidR="00624F27" w:rsidRPr="00574CA6" w:rsidRDefault="00000000" w:rsidP="00574CA6">
      <w:pPr>
        <w:pStyle w:val="ListParagraph"/>
        <w:numPr>
          <w:ilvl w:val="0"/>
          <w:numId w:val="46"/>
        </w:numPr>
      </w:pPr>
      <w:hyperlink r:id="rId14">
        <w:r w:rsidRPr="00574CA6">
          <w:rPr>
            <w:b/>
          </w:rPr>
          <w:t>Benchmarking</w:t>
        </w:r>
      </w:hyperlink>
      <w:r w:rsidRPr="00574CA6">
        <w:t>: Allows you to compare your results with existing studies, helping to validate your findings</w:t>
      </w:r>
      <w:r w:rsidR="00574CA6" w:rsidRPr="00574CA6">
        <w:fldChar w:fldCharType="begin"/>
      </w:r>
      <w:r w:rsidR="00574CA6" w:rsidRPr="00574CA6">
        <w:instrText xml:space="preserve"> ADDIN ZOTERO_ITEM CSL_CITATION {"citationID":"YJ56kJjv","properties":{"formattedCitation":"\\super 1\\nosupersub{}","plainCitation":"1","noteIndex":0},"citationItems":[{"id":573,"uris":["http://zotero.org/users/10774576/items/G7CT4VVH"],"itemData":{"id":573,"type":"webpage","title":"saizk/Deep-Learning-for-Solar-Panel-Recognition: CNN models for Solar Panel Detection and Segmentation in Aerial Images.","URL":"https://github.com/saizk/Deep-Learning-for-Solar-Panel-Recognition","accessed":{"date-parts":[["2024",8,26]]}}}],"schema":"https://github.com/citation-style-language/schema/raw/master/csl-citation.json"} </w:instrText>
      </w:r>
      <w:r w:rsidR="00574CA6" w:rsidRPr="00574CA6">
        <w:fldChar w:fldCharType="separate"/>
      </w:r>
      <w:r w:rsidR="00574CA6" w:rsidRPr="00574CA6">
        <w:rPr>
          <w:rFonts w:ascii="Calibri" w:hAnsi="Calibri" w:cs="Calibri"/>
          <w:szCs w:val="24"/>
          <w:vertAlign w:val="superscript"/>
        </w:rPr>
        <w:t>1</w:t>
      </w:r>
      <w:r w:rsidR="00574CA6" w:rsidRPr="00574CA6">
        <w:fldChar w:fldCharType="end"/>
      </w:r>
      <w:r w:rsidRPr="00574CA6">
        <w:t>.</w:t>
      </w:r>
    </w:p>
    <w:p w14:paraId="00000014" w14:textId="33FCE72E" w:rsidR="00624F27" w:rsidRDefault="00F20688">
      <w:pPr>
        <w:spacing w:before="240" w:after="240"/>
        <w:rPr>
          <w:rFonts w:asciiTheme="majorHAnsi" w:hAnsiTheme="majorHAnsi" w:cstheme="majorHAnsi"/>
        </w:rPr>
      </w:pPr>
      <w:r>
        <w:rPr>
          <w:rFonts w:asciiTheme="majorHAnsi" w:hAnsiTheme="majorHAnsi" w:cstheme="majorHAnsi"/>
        </w:rPr>
        <w:lastRenderedPageBreak/>
        <w:t>Our literature review was centered around one key theme: Solar panel detection by using Machine Learning.</w:t>
      </w:r>
    </w:p>
    <w:p w14:paraId="3F3CC7CD" w14:textId="472CC26E" w:rsidR="00F20688" w:rsidRPr="00A65AA4" w:rsidRDefault="00F20688" w:rsidP="007F55F3">
      <w:pPr>
        <w:spacing w:before="240" w:after="240"/>
        <w:rPr>
          <w:rFonts w:asciiTheme="majorHAnsi" w:hAnsiTheme="majorHAnsi" w:cstheme="majorHAnsi"/>
        </w:rPr>
      </w:pPr>
      <w:r>
        <w:rPr>
          <w:rFonts w:asciiTheme="majorHAnsi" w:hAnsiTheme="majorHAnsi" w:cstheme="majorHAnsi"/>
        </w:rPr>
        <w:t xml:space="preserve">There are other themes in the area, mainly fault detection in solar panels using machine learning </w:t>
      </w:r>
      <w:r>
        <w:rPr>
          <w:rFonts w:asciiTheme="majorHAnsi" w:hAnsiTheme="majorHAnsi" w:cstheme="majorHAnsi"/>
        </w:rPr>
        <w:fldChar w:fldCharType="begin"/>
      </w:r>
      <w:r w:rsidR="007F55F3">
        <w:rPr>
          <w:rFonts w:asciiTheme="majorHAnsi" w:hAnsiTheme="majorHAnsi" w:cstheme="majorHAnsi"/>
        </w:rPr>
        <w:instrText xml:space="preserve"> ADDIN ZOTERO_ITEM CSL_CITATION {"citationID":"2ucTsNMW","properties":{"formattedCitation":"\\super 4\\uc0\\u8211{}7\\nosupersub{}","plainCitation":"4–7","noteIndex":0},"citationItems":[{"id":566,"uris":["http://zotero.org/users/10774576/items/JC9T4D2S"],"itemData":{"id":566,"type":"webpage","title":"Electronics | Free Full-Text | Fault Detection in Solar Energy Systems: A Deep Learning Approach","URL":"https://www.mdpi.com/2079-9292/12/21/4397","accessed":{"date-parts":[["2024",8,26]]}}},{"id":568,"uris":["http://zotero.org/users/10774576/items/Q8KV6THL"],"itemData":{"id":568,"type":"article-journal","abstract":"In recent years, the energy generated by the photovoltaic array has gained exceptional importance with the global demand for clean energy. Various photovoltaic (PV) faults may emerge due to external working conditions like potential damages associated with the manufacture, transit, or installation, leading to multiple levels of deterioration, power loss, or fire danger. Among these conditions are the temperature of the environment, the solar irradiance, and the variation of the load. Different types of faults in PV modules that result from these conditions are the main problems in this research. Thus, the main idea of the proposed work is to detect and diagnose specific types of faults that can be occurred in the PV system using an artificial neural network (ANN). This early operation is more potent for bypassing any error during the PV work and reducing any losses in the power of the PV system. The dataset of faults is determined from a new model of the photovoltaic cell, which is designed using a MATLAB/SIMULINK environment. The photovoltaic cell consists of three parallel strings with three series modules, and each module contains 20 photovoltaic cells with a series connection. Four parameters (V-load in Volt, I-load in Ampere, Irradiance in W/m2, and Temperature in Celsius) in this model are determined under different conditions (five temperature values, three irradiance values, and three-time events), which are repeated for all considered faults. These four parameters are used in the proposed ANN as effective features in the training and testing phases. Also, this network has eight outputs, one for each fault. The performance of the proposed network is evaluated by implementing it with three different numbers of hidden layers and the same dataset of faults. The simulation results view a significant percentage of fault detecting and diagnosing accuracy, ranging between 95% as a minimum and 98% as a maximum. The estimated RMSE shows that the training phase gains 0.193, and the testing phase has 0.365.","container-title":"AIP Conference Proceedings","DOI":"10.1063/5.0182235","ISSN":"0094-243X","issue":"1","journalAbbreviation":"AIP Conference Proceedings","page":"020045","source":"Silverchair","title":"Detecting and diagnosing faults in PV systems based on machine learning techniques using MATLAB","volume":"2977","author":[{"family":"Zamzeer","given":"Ali S."},{"family":"Farhan","given":"Mansour S."},{"family":"Salim Al Rikabi","given":"Haider T. H."}],"issued":{"date-parts":[["2023",12,22]]}}},{"id":570,"uris":["http://zotero.org/users/10774576/items/HRX84QSK"],"itemData":{"id":570,"type":"article-journal","abstract":"Solar panels have grown in popularity as a source of renewable energy, but their efficiency is hampered by surface damage or defects. Manual visual inspection of solar panels is the traditional method of inspection, which can be time-consuming and costly. This study proposes a method for detecting and localizing solar panel damage using thermal images. The proposed method employs image processing techniques to detect and localize hotspots on the surface of a solar panel, which can indicate damage or defects. The findings of this study show that the proposed method is effective in detecting and localizing solar panel damage and can reduce inspection time and cost. This study proposes a method for detecting and localizing solar panel damage using thermal images. The proposed method employs image processing techniques to detect and localize hotspots on the surface of a solar panel, which can indicate damage or defects. The findings of this study show that the proposed method is effective in detecting and localizing solar panel damage and can reduce inspection time and cost. The proposed method has the potential to improve the efficiency and lifespan of solar panels while also contributing to the wider adoption of renewable energy. This research suggests a way for detecting and localizing solar panel damage using thermal imaging, which could get rid of the requirement for manual visual examination. The suggested technology detects and localizes hotspots on the surface of solar panels, which indicate faults or damage. This method can increase the efficiency and longevity of solar panels, hence promoting the use of renewable energy. Future improvements, such as incorporating AI and ML algorithms and advances in thermal imaging technologies, could improve the accuracy of this method even further.","container-title":"Journal of Failure Analysis and Prevention","DOI":"10.1007/s11668-023-01747-z","ISSN":"1864-1245","issue":"5","journalAbbreviation":"J Fail. Anal. and Preven.","language":"en","page":"1980-1990","source":"Springer Link","title":"Solar Panel Damage Detection and Localization of Thermal Images","volume":"23","author":[{"family":"Jaybhaye","given":"Sangita"},{"family":"Thakur","given":"Om"},{"family":"Yardi","given":"Rajas"},{"family":"Raut","given":"Ved"},{"family":"Raut","given":"Aditya"}],"issued":{"date-parts":[["2023",10,1]]}}},{"id":571,"uris":["http://zotero.org/users/10774576/items/DWMKH66Y"],"itemData":{"id":571,"type":"webpage","title":"Classification and Early Detection of Solar Panel Faults with Deep Neural Network Using Aerial and Electroluminescence Images | Journal of Failure Analysis and Prevention","URL":"https://link.springer.com/article/10.1007/s11668-024-01959-x","accessed":{"date-parts":[["2024",8,26]]}}}],"schema":"https://github.com/citation-style-language/schema/raw/master/csl-citation.json"} </w:instrText>
      </w:r>
      <w:r>
        <w:rPr>
          <w:rFonts w:asciiTheme="majorHAnsi" w:hAnsiTheme="majorHAnsi" w:cstheme="majorHAnsi"/>
        </w:rPr>
        <w:fldChar w:fldCharType="separate"/>
      </w:r>
      <w:r w:rsidR="007F55F3" w:rsidRPr="007F55F3">
        <w:rPr>
          <w:rFonts w:ascii="Calibri" w:hAnsi="Calibri" w:cs="Calibri"/>
          <w:szCs w:val="24"/>
          <w:vertAlign w:val="superscript"/>
        </w:rPr>
        <w:t>4–7</w:t>
      </w:r>
      <w:r>
        <w:rPr>
          <w:rFonts w:asciiTheme="majorHAnsi" w:hAnsiTheme="majorHAnsi" w:cstheme="majorHAnsi"/>
        </w:rPr>
        <w:fldChar w:fldCharType="end"/>
      </w:r>
      <w:r w:rsidR="009A2136">
        <w:rPr>
          <w:rFonts w:asciiTheme="majorHAnsi" w:hAnsiTheme="majorHAnsi" w:cstheme="majorHAnsi"/>
        </w:rPr>
        <w:t>, but these studies were left outside the scope of the project as they required different data and sometimes used different programming languages (MATLAB).</w:t>
      </w:r>
    </w:p>
    <w:bookmarkStart w:id="4" w:name="_yf6c1zpn6ktj" w:colFirst="0" w:colLast="0"/>
    <w:bookmarkStart w:id="5" w:name="_134fedgi9m57" w:colFirst="0" w:colLast="0"/>
    <w:bookmarkEnd w:id="4"/>
    <w:bookmarkEnd w:id="5"/>
    <w:p w14:paraId="00000025" w14:textId="61FA28D0" w:rsidR="00624F27" w:rsidRPr="00A65AA4" w:rsidRDefault="00000000" w:rsidP="007F55F3">
      <w:pPr>
        <w:pStyle w:val="Heading3"/>
        <w:numPr>
          <w:ilvl w:val="0"/>
          <w:numId w:val="36"/>
        </w:numPr>
        <w:ind w:left="360"/>
        <w:rPr>
          <w:rFonts w:cstheme="majorHAnsi"/>
        </w:rPr>
      </w:pPr>
      <w:r w:rsidRPr="00A65AA4">
        <w:rPr>
          <w:rFonts w:cstheme="majorHAnsi"/>
        </w:rPr>
        <w:fldChar w:fldCharType="begin"/>
      </w:r>
      <w:r w:rsidRPr="00A65AA4">
        <w:rPr>
          <w:rFonts w:cstheme="majorHAnsi"/>
        </w:rPr>
        <w:instrText>HYPERLINK "https://www.mdpi.com/2079-9292/12/21/4397" \h</w:instrText>
      </w:r>
      <w:r w:rsidRPr="00A65AA4">
        <w:rPr>
          <w:rFonts w:cstheme="majorHAnsi"/>
        </w:rPr>
      </w:r>
      <w:r w:rsidRPr="00A65AA4">
        <w:rPr>
          <w:rFonts w:cstheme="majorHAnsi"/>
        </w:rPr>
        <w:fldChar w:fldCharType="separate"/>
      </w:r>
      <w:proofErr w:type="spellStart"/>
      <w:r w:rsidRPr="00A65AA4">
        <w:rPr>
          <w:rFonts w:cstheme="majorHAnsi"/>
        </w:rPr>
        <w:t>HyperionSolarNet</w:t>
      </w:r>
      <w:proofErr w:type="spellEnd"/>
      <w:r w:rsidRPr="00A65AA4">
        <w:rPr>
          <w:rFonts w:cstheme="majorHAnsi"/>
        </w:rPr>
        <w:t>: Solar Panel Detection from Aerial Images</w:t>
      </w:r>
      <w:r w:rsidRPr="00A65AA4">
        <w:rPr>
          <w:rFonts w:cstheme="majorHAnsi"/>
        </w:rPr>
        <w:fldChar w:fldCharType="end"/>
      </w:r>
      <w:r w:rsidR="008904E1">
        <w:rPr>
          <w:rFonts w:cstheme="majorHAnsi"/>
        </w:rPr>
        <w:fldChar w:fldCharType="begin"/>
      </w:r>
      <w:r w:rsidR="007F55F3">
        <w:rPr>
          <w:rFonts w:cstheme="majorHAnsi"/>
        </w:rPr>
        <w:instrText xml:space="preserve"> ADDIN ZOTERO_ITEM CSL_CITATION {"citationID":"1KiVwmCQ","properties":{"formattedCitation":"\\super 3\\nosupersub{}","plainCitation":"3","noteIndex":0},"citationItems":[{"id":552,"uris":["http://zotero.org/users/10774576/items/NQMV4YQ6"],"itemData":{"id":552,"type":"article","abstract":"With the effects of global climate change impacting the world, collective efforts are needed to reduce greenhouse gas emissions. The energy sector is the single largest contributor to climate change and many efforts are focused on reducing dependence on carbon-emitting power plants and moving to renewable energy sources, such as solar power. A comprehensive database of the location of solar panels is important to assist analysts and policymakers in defining strategies for further expansion of solar energy. In this paper we focus on creating a world map of solar panels. We identify locations and total surface area of solar panels within a given geographic area. We use deep learning methods for automated detection of solar panel locations and their surface area using aerial imagery. The framework, which consists of a two-branch model using an image classifier in tandem with a semantic segmentation model, is trained on our created dataset of satellite images. Our work provides an efficient and scalable method for detecting solar panels, achieving an accuracy of 0.96 for classification and an IoU score of 0.82 for segmentation performance.","DOI":"10.48550/arXiv.2201.02107","note":"arXiv:2201.02107 [cs]","number":"arXiv:2201.02107","publisher":"arXiv","source":"arXiv.org","title":"HyperionSolarNet: Solar Panel Detection from Aerial Images","title-short":"HyperionSolarNet","URL":"http://arxiv.org/abs/2201.02107","author":[{"family":"Parhar","given":"Poonam"},{"family":"Sawasaki","given":"Ryan"},{"family":"Todeschini","given":"Alberto"},{"family":"Reed","given":"Colorado"},{"family":"Vahabi","given":"Hossein"},{"family":"Nusaputra","given":"Nathan"},{"family":"Vergara","given":"Felipe"}],"accessed":{"date-parts":[["2024",8,26]]},"issued":{"date-parts":[["2022",1,6]]}}}],"schema":"https://github.com/citation-style-language/schema/raw/master/csl-citation.json"} </w:instrText>
      </w:r>
      <w:r w:rsidR="008904E1">
        <w:rPr>
          <w:rFonts w:cstheme="majorHAnsi"/>
        </w:rPr>
        <w:fldChar w:fldCharType="separate"/>
      </w:r>
      <w:r w:rsidR="007F55F3" w:rsidRPr="007F55F3">
        <w:rPr>
          <w:rFonts w:ascii="Calibri" w:hAnsi="Calibri" w:cs="Calibri"/>
          <w:szCs w:val="24"/>
          <w:vertAlign w:val="superscript"/>
        </w:rPr>
        <w:t>3</w:t>
      </w:r>
      <w:r w:rsidR="008904E1">
        <w:rPr>
          <w:rFonts w:cstheme="majorHAnsi"/>
        </w:rPr>
        <w:fldChar w:fldCharType="end"/>
      </w:r>
    </w:p>
    <w:p w14:paraId="00000026" w14:textId="77777777" w:rsidR="00624F27" w:rsidRPr="00A65AA4" w:rsidRDefault="00000000">
      <w:pPr>
        <w:numPr>
          <w:ilvl w:val="0"/>
          <w:numId w:val="9"/>
        </w:numPr>
        <w:spacing w:before="240"/>
        <w:rPr>
          <w:rFonts w:asciiTheme="majorHAnsi" w:hAnsiTheme="majorHAnsi" w:cstheme="majorHAnsi"/>
        </w:rPr>
      </w:pPr>
      <w:r w:rsidRPr="00A65AA4">
        <w:rPr>
          <w:rFonts w:asciiTheme="majorHAnsi" w:hAnsiTheme="majorHAnsi" w:cstheme="majorHAnsi"/>
          <w:b/>
        </w:rPr>
        <w:t>Key Findings</w:t>
      </w:r>
      <w:r w:rsidRPr="00A65AA4">
        <w:rPr>
          <w:rFonts w:asciiTheme="majorHAnsi" w:hAnsiTheme="majorHAnsi" w:cstheme="majorHAnsi"/>
        </w:rPr>
        <w:t>: Successfully created a world map of solar panels, identifying their locations and surface areas.</w:t>
      </w:r>
    </w:p>
    <w:p w14:paraId="00000027" w14:textId="77777777" w:rsidR="00624F27" w:rsidRPr="00A65AA4" w:rsidRDefault="00000000">
      <w:pPr>
        <w:numPr>
          <w:ilvl w:val="0"/>
          <w:numId w:val="9"/>
        </w:numPr>
        <w:rPr>
          <w:rFonts w:asciiTheme="majorHAnsi" w:hAnsiTheme="majorHAnsi" w:cstheme="majorHAnsi"/>
        </w:rPr>
      </w:pPr>
      <w:r w:rsidRPr="00A65AA4">
        <w:rPr>
          <w:rFonts w:asciiTheme="majorHAnsi" w:hAnsiTheme="majorHAnsi" w:cstheme="majorHAnsi"/>
          <w:b/>
        </w:rPr>
        <w:t>Methodology</w:t>
      </w:r>
      <w:r w:rsidRPr="00A65AA4">
        <w:rPr>
          <w:rFonts w:asciiTheme="majorHAnsi" w:hAnsiTheme="majorHAnsi" w:cstheme="majorHAnsi"/>
        </w:rPr>
        <w:t>: Used deep learning methods for automated detection of solar panel locations and surface areas from aerial imagery.</w:t>
      </w:r>
    </w:p>
    <w:p w14:paraId="00000028" w14:textId="77777777" w:rsidR="00624F27" w:rsidRPr="00A65AA4" w:rsidRDefault="00000000">
      <w:pPr>
        <w:numPr>
          <w:ilvl w:val="0"/>
          <w:numId w:val="9"/>
        </w:numPr>
        <w:spacing w:after="240"/>
        <w:rPr>
          <w:rFonts w:asciiTheme="majorHAnsi" w:hAnsiTheme="majorHAnsi" w:cstheme="majorHAnsi"/>
        </w:rPr>
      </w:pPr>
      <w:r w:rsidRPr="00A65AA4">
        <w:rPr>
          <w:rFonts w:asciiTheme="majorHAnsi" w:hAnsiTheme="majorHAnsi" w:cstheme="majorHAnsi"/>
          <w:b/>
        </w:rPr>
        <w:t>Contribution</w:t>
      </w:r>
      <w:r w:rsidRPr="00A65AA4">
        <w:rPr>
          <w:rFonts w:asciiTheme="majorHAnsi" w:hAnsiTheme="majorHAnsi" w:cstheme="majorHAnsi"/>
        </w:rPr>
        <w:t>: Provided valuable data for energy planning and policy-making by mapping solar panel distributions globally.</w:t>
      </w:r>
    </w:p>
    <w:bookmarkStart w:id="6" w:name="_tiqxvkrsdyfx" w:colFirst="0" w:colLast="0"/>
    <w:bookmarkEnd w:id="6"/>
    <w:p w14:paraId="00000029" w14:textId="69F275A1" w:rsidR="00624F27" w:rsidRPr="00A65AA4" w:rsidRDefault="00000000" w:rsidP="007F55F3">
      <w:pPr>
        <w:pStyle w:val="Heading3"/>
        <w:numPr>
          <w:ilvl w:val="0"/>
          <w:numId w:val="36"/>
        </w:numPr>
        <w:tabs>
          <w:tab w:val="left" w:pos="810"/>
        </w:tabs>
        <w:ind w:left="360"/>
        <w:rPr>
          <w:rFonts w:cstheme="majorHAnsi"/>
        </w:rPr>
      </w:pPr>
      <w:r w:rsidRPr="00A65AA4">
        <w:rPr>
          <w:rFonts w:cstheme="majorHAnsi"/>
        </w:rPr>
        <w:fldChar w:fldCharType="begin"/>
      </w:r>
      <w:r w:rsidRPr="00A65AA4">
        <w:rPr>
          <w:rFonts w:cstheme="majorHAnsi"/>
        </w:rPr>
        <w:instrText>HYPERLINK "https://www.cell.com/joule/pdf/S2542-4351%2818%2930570-1.pdf" \h</w:instrText>
      </w:r>
      <w:r w:rsidRPr="00A65AA4">
        <w:rPr>
          <w:rFonts w:cstheme="majorHAnsi"/>
        </w:rPr>
      </w:r>
      <w:r w:rsidRPr="00A65AA4">
        <w:rPr>
          <w:rFonts w:cstheme="majorHAnsi"/>
        </w:rPr>
        <w:fldChar w:fldCharType="separate"/>
      </w:r>
      <w:proofErr w:type="spellStart"/>
      <w:r w:rsidR="00D565D9" w:rsidRPr="00A65AA4">
        <w:rPr>
          <w:rFonts w:cstheme="majorHAnsi"/>
        </w:rPr>
        <w:t>D</w:t>
      </w:r>
      <w:r w:rsidRPr="00A65AA4">
        <w:rPr>
          <w:rFonts w:cstheme="majorHAnsi"/>
        </w:rPr>
        <w:t>eepSolar</w:t>
      </w:r>
      <w:proofErr w:type="spellEnd"/>
      <w:r w:rsidRPr="00A65AA4">
        <w:rPr>
          <w:rFonts w:cstheme="majorHAnsi"/>
        </w:rPr>
        <w:t>: A Machine Lear</w:t>
      </w:r>
      <w:r w:rsidRPr="00A65AA4">
        <w:rPr>
          <w:rFonts w:cstheme="majorHAnsi"/>
        </w:rPr>
        <w:t>n</w:t>
      </w:r>
      <w:r w:rsidRPr="00A65AA4">
        <w:rPr>
          <w:rFonts w:cstheme="majorHAnsi"/>
        </w:rPr>
        <w:t>ing Framework to Efficiently Construct a Solar Deployment Database in the United States</w:t>
      </w:r>
      <w:r w:rsidRPr="00A65AA4">
        <w:rPr>
          <w:rFonts w:cstheme="majorHAnsi"/>
        </w:rPr>
        <w:fldChar w:fldCharType="end"/>
      </w:r>
      <w:r w:rsidR="008904E1">
        <w:rPr>
          <w:rFonts w:cstheme="majorHAnsi"/>
        </w:rPr>
        <w:fldChar w:fldCharType="begin"/>
      </w:r>
      <w:r w:rsidR="007F55F3">
        <w:rPr>
          <w:rFonts w:cstheme="majorHAnsi"/>
        </w:rPr>
        <w:instrText xml:space="preserve"> ADDIN ZOTERO_ITEM CSL_CITATION {"citationID":"A8cn541E","properties":{"formattedCitation":"\\super 8\\nosupersub{}","plainCitation":"8","noteIndex":0},"citationItems":[{"id":556,"uris":["http://zotero.org/users/10774576/items/Q3JHRHMU"],"itemData":{"id":556,"type":"article-journal","abstract":"We developed DeepSolar, a deep learning framework analyzing satellite imagery to identify the GPS locations and sizes of solar photovoltaic panels. Leveraging its high accuracy and scalability, we constructed a comprehensive high-ﬁdelity solar deployment database for the contiguous US. We demonstrated its value by discovering that residential solar deployment density peaks at a population density of 1,000 capita/mile2, increases with annual household income asymptoting at  $150k, and has an inverse correlation with the Gini index representing income inequality. We uncovered a solar radiation threshold (4.5 kWh/m2/day) above which the solar deployment is ‘‘triggered.’’ Furthermore, we built an accurate machine learningbased predictive model to estimate the solar deployment density at the census tract level. We offer the DeepSolar database as a publicly available resource for researchers, utilities, solar developers, and policymakers to further uncover solar deployment patterns, build comprehensive economic and behavioral models, and ultimately support the adoption and management of solar electricity.","container-title":"Joule","DOI":"10.1016/j.joule.2018.11.021","ISSN":"25424351","issue":"12","journalAbbreviation":"Joule","language":"en","page":"2605-2617","source":"DOI.org (Crossref)","title":"DeepSolar: A Machine Learning Framework to Efficiently Construct a Solar Deployment Database in the United States","title-short":"DeepSolar","volume":"2","author":[{"family":"Yu","given":"Jiafan"},{"family":"Wang","given":"Zhecheng"},{"family":"Majumdar","given":"Arun"},{"family":"Rajagopal","given":"Ram"}],"issued":{"date-parts":[["2018",12]]}}}],"schema":"https://github.com/citation-style-language/schema/raw/master/csl-citation.json"} </w:instrText>
      </w:r>
      <w:r w:rsidR="008904E1">
        <w:rPr>
          <w:rFonts w:cstheme="majorHAnsi"/>
        </w:rPr>
        <w:fldChar w:fldCharType="separate"/>
      </w:r>
      <w:r w:rsidR="007F55F3" w:rsidRPr="007F55F3">
        <w:rPr>
          <w:rFonts w:ascii="Calibri" w:hAnsi="Calibri" w:cs="Calibri"/>
          <w:szCs w:val="24"/>
          <w:vertAlign w:val="superscript"/>
        </w:rPr>
        <w:t>8</w:t>
      </w:r>
      <w:r w:rsidR="008904E1">
        <w:rPr>
          <w:rFonts w:cstheme="majorHAnsi"/>
        </w:rPr>
        <w:fldChar w:fldCharType="end"/>
      </w:r>
    </w:p>
    <w:p w14:paraId="0000002A" w14:textId="77777777" w:rsidR="00624F27" w:rsidRPr="00A65AA4" w:rsidRDefault="00000000">
      <w:pPr>
        <w:numPr>
          <w:ilvl w:val="0"/>
          <w:numId w:val="28"/>
        </w:numPr>
        <w:spacing w:before="240"/>
        <w:rPr>
          <w:rFonts w:asciiTheme="majorHAnsi" w:hAnsiTheme="majorHAnsi" w:cstheme="majorHAnsi"/>
        </w:rPr>
      </w:pPr>
      <w:r w:rsidRPr="00A65AA4">
        <w:rPr>
          <w:rFonts w:asciiTheme="majorHAnsi" w:hAnsiTheme="majorHAnsi" w:cstheme="majorHAnsi"/>
          <w:b/>
        </w:rPr>
        <w:t>Key Findings</w:t>
      </w:r>
      <w:r w:rsidRPr="00A65AA4">
        <w:rPr>
          <w:rFonts w:asciiTheme="majorHAnsi" w:hAnsiTheme="majorHAnsi" w:cstheme="majorHAnsi"/>
        </w:rPr>
        <w:t>: This study developed a deep learning framework that can automatically localize solar photovoltaic panels from satellite imagery and estimate their sizes.</w:t>
      </w:r>
    </w:p>
    <w:p w14:paraId="0000002B" w14:textId="77777777" w:rsidR="00624F27" w:rsidRPr="00A65AA4" w:rsidRDefault="00000000">
      <w:pPr>
        <w:numPr>
          <w:ilvl w:val="0"/>
          <w:numId w:val="28"/>
        </w:numPr>
        <w:rPr>
          <w:rFonts w:asciiTheme="majorHAnsi" w:hAnsiTheme="majorHAnsi" w:cstheme="majorHAnsi"/>
        </w:rPr>
      </w:pPr>
      <w:r w:rsidRPr="00A65AA4">
        <w:rPr>
          <w:rFonts w:asciiTheme="majorHAnsi" w:hAnsiTheme="majorHAnsi" w:cstheme="majorHAnsi"/>
          <w:b/>
        </w:rPr>
        <w:t>Methodology</w:t>
      </w:r>
      <w:r w:rsidRPr="00A65AA4">
        <w:rPr>
          <w:rFonts w:asciiTheme="majorHAnsi" w:hAnsiTheme="majorHAnsi" w:cstheme="majorHAnsi"/>
        </w:rPr>
        <w:t>: The framework uses convolutional neural networks (CNNs) to analyze satellite images and identify the locations and sizes of solar panels.</w:t>
      </w:r>
    </w:p>
    <w:p w14:paraId="5B2BDFB2" w14:textId="586C97DD" w:rsidR="0034198D" w:rsidRPr="00A65AA4" w:rsidRDefault="00000000" w:rsidP="0034198D">
      <w:pPr>
        <w:numPr>
          <w:ilvl w:val="0"/>
          <w:numId w:val="28"/>
        </w:numPr>
        <w:spacing w:after="240"/>
        <w:rPr>
          <w:rFonts w:asciiTheme="majorHAnsi" w:hAnsiTheme="majorHAnsi" w:cstheme="majorHAnsi"/>
        </w:rPr>
      </w:pPr>
      <w:r w:rsidRPr="00A65AA4">
        <w:rPr>
          <w:rFonts w:asciiTheme="majorHAnsi" w:hAnsiTheme="majorHAnsi" w:cstheme="majorHAnsi"/>
          <w:b/>
        </w:rPr>
        <w:t>Contribution</w:t>
      </w:r>
      <w:r w:rsidRPr="00A65AA4">
        <w:rPr>
          <w:rFonts w:asciiTheme="majorHAnsi" w:hAnsiTheme="majorHAnsi" w:cstheme="majorHAnsi"/>
        </w:rPr>
        <w:t>: By creating an accurate database of solar panel deployments, this research aids in energy planning and policy-making, providing valuable data on the distribution and scale of solar energy infrastructure.</w:t>
      </w:r>
    </w:p>
    <w:p w14:paraId="100D1BE5" w14:textId="04D2E16A" w:rsidR="0034198D" w:rsidRPr="00A65AA4" w:rsidRDefault="00025784" w:rsidP="007F55F3">
      <w:pPr>
        <w:pStyle w:val="Heading3"/>
        <w:numPr>
          <w:ilvl w:val="0"/>
          <w:numId w:val="36"/>
        </w:numPr>
        <w:ind w:left="360"/>
        <w:rPr>
          <w:rFonts w:cstheme="majorHAnsi"/>
        </w:rPr>
      </w:pPr>
      <w:r w:rsidRPr="00A65AA4">
        <w:rPr>
          <w:rFonts w:cstheme="majorHAnsi"/>
        </w:rPr>
        <w:t>Application of a Semantic Segmentation Convolutional Neural Network For Accurate Automatic Detection and Mapping of Solar Photovoltaic Arrays in Aerial Imagery</w:t>
      </w:r>
      <w:r w:rsidR="00DB1E2D">
        <w:rPr>
          <w:rFonts w:cstheme="majorHAnsi"/>
        </w:rPr>
        <w:t>.</w:t>
      </w:r>
      <w:r w:rsidR="008904E1">
        <w:rPr>
          <w:rFonts w:cstheme="majorHAnsi"/>
        </w:rPr>
        <w:fldChar w:fldCharType="begin"/>
      </w:r>
      <w:r w:rsidR="007F55F3">
        <w:rPr>
          <w:rFonts w:cstheme="majorHAnsi"/>
        </w:rPr>
        <w:instrText xml:space="preserve"> ADDIN ZOTERO_ITEM CSL_CITATION {"citationID":"miXHMU1b","properties":{"formattedCitation":"\\super 9\\nosupersub{}","plainCitation":"9","noteIndex":0},"citationItems":[{"id":557,"uris":["http://zotero.org/users/10774576/items/IZ5GB4NR"],"itemData":{"id":557,"type":"article","abstract":"We consider the problem of automatically detecting small-scale solar photovoltaic arrays for behind-the-meter energy resource assessment in high resolution aerial imagery. Such algorithms offer a faster and more cost-effective solution to collecting information on distributed solar photovoltaic (PV) arrays, such as their location, capacity, and generated energy. The surface area of PV arrays, a characteristic which can be estimated from aerial imagery, provides an important proxy for array capacity and energy generation. In this work, we employ a state-of-the-art convolutional neural network architecture, called SegNet (Badrinarayanan et. al., 2015), to semantically segment (or map) PV arrays in aerial imagery. This builds on previous work focused on identifying the locations of PV arrays, as opposed to their specific shapes and sizes. We measure the ability of our SegNet implementation to estimate the surface area of PV arrays on a large, publicly available, dataset that has been employed in several previous studies. The results indicate that the SegNet model yields substantial performance improvements with respect to estimating shape and size as compared to a recently proposed convolutional neural network PV detection algorithm.","DOI":"10.48550/arXiv.1801.04018","note":"arXiv:1801.04018 [cs]","number":"arXiv:1801.04018","publisher":"arXiv","source":"arXiv.org","title":"Application of a semantic segmentation convolutional neural network for accurate automatic detection and mapping of solar photovoltaic arrays in aerial imagery","URL":"http://arxiv.org/abs/1801.04018","author":[{"family":"Camilo","given":"Joseph"},{"family":"Wang","given":"Rui"},{"family":"Collins","given":"Leslie M."},{"family":"Bradbury","given":"Kyle"},{"family":"Malof","given":"Jordan M."}],"accessed":{"date-parts":[["2024",8,26]]},"issued":{"date-parts":[["2018",1,11]]}}}],"schema":"https://github.com/citation-style-language/schema/raw/master/csl-citation.json"} </w:instrText>
      </w:r>
      <w:r w:rsidR="008904E1">
        <w:rPr>
          <w:rFonts w:cstheme="majorHAnsi"/>
        </w:rPr>
        <w:fldChar w:fldCharType="separate"/>
      </w:r>
      <w:r w:rsidR="007F55F3" w:rsidRPr="007F55F3">
        <w:rPr>
          <w:rFonts w:ascii="Calibri" w:hAnsi="Calibri" w:cs="Calibri"/>
          <w:szCs w:val="24"/>
          <w:vertAlign w:val="superscript"/>
        </w:rPr>
        <w:t>9</w:t>
      </w:r>
      <w:r w:rsidR="008904E1">
        <w:rPr>
          <w:rFonts w:cstheme="majorHAnsi"/>
        </w:rPr>
        <w:fldChar w:fldCharType="end"/>
      </w:r>
    </w:p>
    <w:p w14:paraId="273FA144" w14:textId="1487B4CE" w:rsidR="0034198D" w:rsidRPr="00A65AA4" w:rsidRDefault="00025784" w:rsidP="0034198D">
      <w:pPr>
        <w:pStyle w:val="ListParagraph"/>
        <w:numPr>
          <w:ilvl w:val="0"/>
          <w:numId w:val="35"/>
        </w:numPr>
        <w:spacing w:after="240"/>
        <w:rPr>
          <w:rFonts w:asciiTheme="majorHAnsi" w:hAnsiTheme="majorHAnsi" w:cstheme="majorHAnsi"/>
        </w:rPr>
      </w:pPr>
      <w:r w:rsidRPr="00A65AA4">
        <w:rPr>
          <w:rFonts w:asciiTheme="majorHAnsi" w:hAnsiTheme="majorHAnsi" w:cstheme="majorHAnsi"/>
          <w:b/>
          <w:bCs/>
        </w:rPr>
        <w:t>Key Findings</w:t>
      </w:r>
      <w:r w:rsidRPr="00A65AA4">
        <w:rPr>
          <w:rFonts w:asciiTheme="majorHAnsi" w:hAnsiTheme="majorHAnsi" w:cstheme="majorHAnsi"/>
        </w:rPr>
        <w:t xml:space="preserve">: </w:t>
      </w:r>
      <w:r w:rsidR="0034198D" w:rsidRPr="00A65AA4">
        <w:rPr>
          <w:rFonts w:asciiTheme="majorHAnsi" w:hAnsiTheme="majorHAnsi" w:cstheme="majorHAnsi"/>
        </w:rPr>
        <w:t>The study by Camilo et al. (2018) presents a method that significantly enhances the accuracy of detecting and mapping solar photovoltaic (PV) arrays in aerial imagery using a semantic segmentation convolutional neural network (CNN). The approach demonstrated high precision and recall, performing robustly across various geographic locations and imaging conditions, making it a reliable tool for large-scale solar array mapping.</w:t>
      </w:r>
    </w:p>
    <w:p w14:paraId="469B1F01" w14:textId="21BC3592" w:rsidR="0034198D" w:rsidRPr="00A65AA4" w:rsidRDefault="00025784" w:rsidP="0034198D">
      <w:pPr>
        <w:pStyle w:val="ListParagraph"/>
        <w:numPr>
          <w:ilvl w:val="0"/>
          <w:numId w:val="35"/>
        </w:numPr>
        <w:spacing w:after="240"/>
        <w:rPr>
          <w:rFonts w:asciiTheme="majorHAnsi" w:hAnsiTheme="majorHAnsi" w:cstheme="majorHAnsi"/>
        </w:rPr>
      </w:pPr>
      <w:r w:rsidRPr="00A65AA4">
        <w:rPr>
          <w:rFonts w:asciiTheme="majorHAnsi" w:hAnsiTheme="majorHAnsi" w:cstheme="majorHAnsi"/>
          <w:b/>
          <w:bCs/>
        </w:rPr>
        <w:t>M</w:t>
      </w:r>
      <w:r w:rsidR="0034198D" w:rsidRPr="00A65AA4">
        <w:rPr>
          <w:rFonts w:asciiTheme="majorHAnsi" w:hAnsiTheme="majorHAnsi" w:cstheme="majorHAnsi"/>
          <w:b/>
          <w:bCs/>
        </w:rPr>
        <w:t>ethodology</w:t>
      </w:r>
      <w:r w:rsidRPr="00A65AA4">
        <w:rPr>
          <w:rFonts w:asciiTheme="majorHAnsi" w:hAnsiTheme="majorHAnsi" w:cstheme="majorHAnsi"/>
          <w:b/>
          <w:bCs/>
        </w:rPr>
        <w:t>:</w:t>
      </w:r>
      <w:r w:rsidR="0034198D" w:rsidRPr="00A65AA4">
        <w:rPr>
          <w:rFonts w:asciiTheme="majorHAnsi" w:hAnsiTheme="majorHAnsi" w:cstheme="majorHAnsi"/>
        </w:rPr>
        <w:t xml:space="preserve"> involved collecting diverse aerial imagery from different regions, with manual annotations of PV arrays used to train the CNN model. The model utilized semantic segmentation, assigning class labels to each pixel, enabling precise delineation of PV arrays in the images. A post-processing step was then applied to refine the detected boundaries, further improving the accuracy of the results.</w:t>
      </w:r>
    </w:p>
    <w:p w14:paraId="290AD353" w14:textId="09E2AF22" w:rsidR="0009282A" w:rsidRPr="00A65AA4" w:rsidRDefault="00025784" w:rsidP="0009282A">
      <w:pPr>
        <w:pStyle w:val="ListParagraph"/>
        <w:numPr>
          <w:ilvl w:val="0"/>
          <w:numId w:val="35"/>
        </w:numPr>
        <w:spacing w:after="240"/>
        <w:rPr>
          <w:rFonts w:asciiTheme="majorHAnsi" w:hAnsiTheme="majorHAnsi" w:cstheme="majorHAnsi"/>
        </w:rPr>
      </w:pPr>
      <w:r w:rsidRPr="00A65AA4">
        <w:rPr>
          <w:rFonts w:asciiTheme="majorHAnsi" w:hAnsiTheme="majorHAnsi" w:cstheme="majorHAnsi"/>
          <w:b/>
          <w:bCs/>
        </w:rPr>
        <w:t>Contribution</w:t>
      </w:r>
      <w:r w:rsidRPr="00A65AA4">
        <w:rPr>
          <w:rFonts w:asciiTheme="majorHAnsi" w:hAnsiTheme="majorHAnsi" w:cstheme="majorHAnsi"/>
        </w:rPr>
        <w:t>:</w:t>
      </w:r>
      <w:r w:rsidR="0034198D" w:rsidRPr="00A65AA4">
        <w:rPr>
          <w:rFonts w:asciiTheme="majorHAnsi" w:hAnsiTheme="majorHAnsi" w:cstheme="majorHAnsi"/>
        </w:rPr>
        <w:t xml:space="preserve"> </w:t>
      </w:r>
      <w:r w:rsidRPr="00A65AA4">
        <w:rPr>
          <w:rFonts w:asciiTheme="majorHAnsi" w:hAnsiTheme="majorHAnsi" w:cstheme="majorHAnsi"/>
        </w:rPr>
        <w:t xml:space="preserve">The contribution </w:t>
      </w:r>
      <w:r w:rsidR="0034198D" w:rsidRPr="00A65AA4">
        <w:rPr>
          <w:rFonts w:asciiTheme="majorHAnsi" w:hAnsiTheme="majorHAnsi" w:cstheme="majorHAnsi"/>
        </w:rPr>
        <w:t xml:space="preserve">of this research lies in its novel application of semantic segmentation CNNs to remote sensing, providing a scalable solution for solar energy mapping. </w:t>
      </w:r>
      <w:r w:rsidR="0034198D" w:rsidRPr="00A65AA4">
        <w:rPr>
          <w:rFonts w:asciiTheme="majorHAnsi" w:hAnsiTheme="majorHAnsi" w:cstheme="majorHAnsi"/>
        </w:rPr>
        <w:lastRenderedPageBreak/>
        <w:t>This advancement is crucial for applications in energy planning, monitoring, and infrastructure development, demonstrating the potential of deep learning models to automate and enhance complex tasks traditionally done manually.</w:t>
      </w:r>
    </w:p>
    <w:p w14:paraId="59D75AD9" w14:textId="7725C7D8" w:rsidR="00915119" w:rsidRPr="00A65AA4" w:rsidRDefault="00915119" w:rsidP="007F55F3">
      <w:pPr>
        <w:pStyle w:val="Heading3"/>
        <w:numPr>
          <w:ilvl w:val="0"/>
          <w:numId w:val="36"/>
        </w:numPr>
        <w:tabs>
          <w:tab w:val="left" w:pos="360"/>
        </w:tabs>
        <w:ind w:left="360"/>
        <w:rPr>
          <w:rFonts w:cstheme="majorHAnsi"/>
        </w:rPr>
      </w:pPr>
      <w:r w:rsidRPr="00A65AA4">
        <w:rPr>
          <w:rFonts w:cstheme="majorHAnsi"/>
        </w:rPr>
        <w:t>The Automatic Segmentation of Residential Solar Panels Based on Satellite Images: A Cross Learning Driven U-Net Method</w:t>
      </w:r>
      <w:r w:rsidR="008904E1">
        <w:rPr>
          <w:rFonts w:cstheme="majorHAnsi"/>
        </w:rPr>
        <w:fldChar w:fldCharType="begin"/>
      </w:r>
      <w:r w:rsidR="007F55F3">
        <w:rPr>
          <w:rFonts w:cstheme="majorHAnsi"/>
        </w:rPr>
        <w:instrText xml:space="preserve"> ADDIN ZOTERO_ITEM CSL_CITATION {"citationID":"n7AOmRsl","properties":{"formattedCitation":"\\super 10\\nosupersub{}","plainCitation":"10","noteIndex":0},"citationItems":[{"id":561,"uris":["http://zotero.org/users/10774576/items/2F5Z7KAC"],"itemData":{"id":561,"type":"article-journal","abstract":"Segmenting small-scale residential solar panels (RSPs) based on satellite images is an emerging data science problem in the renewable energy field. In this paper, we develop a cross learning driven U-Net (CrossNets) method and its extension, adaptive CrossNets, to automatically segment RSPs in satellite images. Proposed methods employ a group of generic U-Nets as a community and target to enhance the RSP segmentation performance. First, parameters of each generic U-Net in the community of CrossNets are initialized individually via the initialization with transfer learning and the classical initialization methods. Next, a novel training mechanism, cross learning, is developed to serve as a constraint for better optimizing CrossNets. Based on cross learning, each generic U-Net in the community first individually updates parameters at every epoch and next learns parameters from the best individual at specific epochs. Cross learning relieves the reliance of generic U-Nets on a careful initialization and better optimizes U-Nets. In testing, the result of the best performed generic U-Net in the community is selected as the final segmentation result of CrossNets. Adaptive CrossNets, a variant of CrossNets, is developed by applying an additional threshold to reduce the possibility of over-learning caused by cross learning. Satellite images collected from one city in U.S. are utilized to validate the performance of proposed methods. These images cover a large area of 135 km2 with 2794 RSPs. Compared with two generic U-Nets based benchmarks, our method can enhance the overall segmentation IoU by around 34% and 1.5%. Moreover, the segmentation robustness is improved from 1.191e−2 and 1.286e−4 to 2.481e−5. In addition, two new image datasets collected from other two cities in U.S. are applied to further examine the applicability of proposed methods.","container-title":"Applied Soft Computing","DOI":"10.1016/j.asoc.2020.106283","ISSN":"1568-4946","journalAbbreviation":"Applied Soft Computing","page":"106283","source":"ScienceDirect","title":"The automatic segmentation of residential solar panels based on satellite images: A cross learning driven U-Net method","title-short":"The automatic segmentation of residential solar panels based on satellite images","volume":"92","author":[{"family":"Zhuang","given":"Li"},{"family":"Zhang","given":"Zijun"},{"family":"Wang","given":"Long"}],"issued":{"date-parts":[["2020",7,1]]}}}],"schema":"https://github.com/citation-style-language/schema/raw/master/csl-citation.json"} </w:instrText>
      </w:r>
      <w:r w:rsidR="008904E1">
        <w:rPr>
          <w:rFonts w:cstheme="majorHAnsi"/>
        </w:rPr>
        <w:fldChar w:fldCharType="separate"/>
      </w:r>
      <w:r w:rsidR="007F55F3" w:rsidRPr="007F55F3">
        <w:rPr>
          <w:rFonts w:ascii="Calibri" w:hAnsi="Calibri" w:cs="Calibri"/>
          <w:szCs w:val="24"/>
          <w:vertAlign w:val="superscript"/>
        </w:rPr>
        <w:t>10</w:t>
      </w:r>
      <w:r w:rsidR="008904E1">
        <w:rPr>
          <w:rFonts w:cstheme="majorHAnsi"/>
        </w:rPr>
        <w:fldChar w:fldCharType="end"/>
      </w:r>
      <w:r w:rsidRPr="00A65AA4">
        <w:rPr>
          <w:rFonts w:cstheme="majorHAnsi"/>
        </w:rPr>
        <w:t>.</w:t>
      </w:r>
    </w:p>
    <w:p w14:paraId="1719413E" w14:textId="77777777" w:rsidR="00915119" w:rsidRPr="00A65AA4" w:rsidRDefault="00915119" w:rsidP="00915119">
      <w:pPr>
        <w:rPr>
          <w:rFonts w:asciiTheme="majorHAnsi" w:hAnsiTheme="majorHAnsi" w:cstheme="majorHAnsi"/>
        </w:rPr>
      </w:pPr>
    </w:p>
    <w:p w14:paraId="35C52547" w14:textId="4BAACABF" w:rsidR="00915119" w:rsidRPr="00A65AA4" w:rsidRDefault="00915119" w:rsidP="00915119">
      <w:pPr>
        <w:pStyle w:val="ListParagraph"/>
        <w:numPr>
          <w:ilvl w:val="0"/>
          <w:numId w:val="37"/>
        </w:numPr>
        <w:rPr>
          <w:rFonts w:asciiTheme="majorHAnsi" w:hAnsiTheme="majorHAnsi" w:cstheme="majorHAnsi"/>
        </w:rPr>
      </w:pPr>
      <w:r w:rsidRPr="00A65AA4">
        <w:rPr>
          <w:rFonts w:asciiTheme="majorHAnsi" w:hAnsiTheme="majorHAnsi" w:cstheme="majorHAnsi"/>
          <w:b/>
          <w:bCs/>
        </w:rPr>
        <w:t>Key Findings</w:t>
      </w:r>
      <w:r w:rsidRPr="00A65AA4">
        <w:rPr>
          <w:rFonts w:asciiTheme="majorHAnsi" w:hAnsiTheme="majorHAnsi" w:cstheme="majorHAnsi"/>
        </w:rPr>
        <w:t>: The key findings of this study reveal that the proposed cross-learning driven U-Net method significantly improves the automatic segmentation of residential solar panels in satellite images. The model demonstrated superior performance in accurately identifying and segmenting solar panels compared to traditional methods, with high precision and recall rates. This approach effectively handles the challenges posed by variations in image quality and environmental conditions, making it a reliable solution for large-scale solar panel detection.</w:t>
      </w:r>
    </w:p>
    <w:p w14:paraId="6733E497" w14:textId="77777777" w:rsidR="00915119" w:rsidRPr="00A65AA4" w:rsidRDefault="00915119" w:rsidP="00915119">
      <w:pPr>
        <w:rPr>
          <w:rFonts w:asciiTheme="majorHAnsi" w:hAnsiTheme="majorHAnsi" w:cstheme="majorHAnsi"/>
        </w:rPr>
      </w:pPr>
    </w:p>
    <w:p w14:paraId="4CD55FDA" w14:textId="3CDC06A5" w:rsidR="00915119" w:rsidRPr="00A65AA4" w:rsidRDefault="00915119" w:rsidP="00915119">
      <w:pPr>
        <w:pStyle w:val="ListParagraph"/>
        <w:numPr>
          <w:ilvl w:val="0"/>
          <w:numId w:val="38"/>
        </w:numPr>
        <w:rPr>
          <w:rFonts w:asciiTheme="majorHAnsi" w:hAnsiTheme="majorHAnsi" w:cstheme="majorHAnsi"/>
        </w:rPr>
      </w:pPr>
      <w:r w:rsidRPr="00A65AA4">
        <w:rPr>
          <w:rFonts w:asciiTheme="majorHAnsi" w:hAnsiTheme="majorHAnsi" w:cstheme="majorHAnsi"/>
          <w:b/>
          <w:bCs/>
        </w:rPr>
        <w:t>Methodology</w:t>
      </w:r>
      <w:r w:rsidRPr="00A65AA4">
        <w:rPr>
          <w:rFonts w:asciiTheme="majorHAnsi" w:hAnsiTheme="majorHAnsi" w:cstheme="majorHAnsi"/>
        </w:rPr>
        <w:t>: The methodology involved developing a U-Net-based deep learning model enhanced by a cross-learning strategy. This approach leveraged diverse datasets, enabling the model to generalize better across different regions and imaging conditions. The model was trained on labeled satellite images, and the cross-learning mechanism facilitated the transfer of knowledge between different datasets, improving the model's segmentation capabilities. The performance was evaluated using metrics such as precision, recall, and F1 score, demonstrating the effectiveness of the proposed method.</w:t>
      </w:r>
    </w:p>
    <w:p w14:paraId="30CB16B9" w14:textId="77777777" w:rsidR="00915119" w:rsidRPr="00A65AA4" w:rsidRDefault="00915119" w:rsidP="00915119">
      <w:pPr>
        <w:rPr>
          <w:rFonts w:asciiTheme="majorHAnsi" w:hAnsiTheme="majorHAnsi" w:cstheme="majorHAnsi"/>
        </w:rPr>
      </w:pPr>
    </w:p>
    <w:p w14:paraId="31BE8E77" w14:textId="11742974" w:rsidR="00915119" w:rsidRDefault="00915119" w:rsidP="00915119">
      <w:pPr>
        <w:pStyle w:val="ListParagraph"/>
        <w:numPr>
          <w:ilvl w:val="0"/>
          <w:numId w:val="38"/>
        </w:numPr>
        <w:rPr>
          <w:rFonts w:asciiTheme="majorHAnsi" w:hAnsiTheme="majorHAnsi" w:cstheme="majorHAnsi"/>
        </w:rPr>
      </w:pPr>
      <w:r w:rsidRPr="00A65AA4">
        <w:rPr>
          <w:rFonts w:asciiTheme="majorHAnsi" w:hAnsiTheme="majorHAnsi" w:cstheme="majorHAnsi"/>
          <w:b/>
          <w:bCs/>
        </w:rPr>
        <w:t>Contribution</w:t>
      </w:r>
      <w:r w:rsidRPr="00A65AA4">
        <w:rPr>
          <w:rFonts w:asciiTheme="majorHAnsi" w:hAnsiTheme="majorHAnsi" w:cstheme="majorHAnsi"/>
        </w:rPr>
        <w:t>: The contribution of this research is significant as it introduces a novel cross-learning driven U-Net approach for the segmentation of residential solar panels in satellite imagery. This method provides a scalable and efficient tool for mapping solar energy infrastructure, which is crucial for urban planning, energy management, and environmental monitoring. The study highlights the potential of advanced deep learning techniques in improving the accuracy and automation of tasks in the field of remote sensing.</w:t>
      </w:r>
    </w:p>
    <w:p w14:paraId="553629AE" w14:textId="77777777" w:rsidR="002D748D" w:rsidRDefault="002D748D" w:rsidP="002D748D">
      <w:pPr>
        <w:rPr>
          <w:rFonts w:asciiTheme="majorHAnsi" w:hAnsiTheme="majorHAnsi" w:cstheme="majorHAnsi"/>
        </w:rPr>
      </w:pPr>
    </w:p>
    <w:p w14:paraId="5DF1D49E" w14:textId="77777777" w:rsidR="002D748D" w:rsidRPr="002D748D" w:rsidRDefault="002D748D" w:rsidP="002D748D">
      <w:pPr>
        <w:pStyle w:val="ListParagraph"/>
        <w:keepNext/>
        <w:keepLines/>
        <w:numPr>
          <w:ilvl w:val="0"/>
          <w:numId w:val="40"/>
        </w:numPr>
        <w:spacing w:before="320" w:after="80"/>
        <w:contextualSpacing w:val="0"/>
        <w:outlineLvl w:val="2"/>
        <w:rPr>
          <w:b/>
          <w:vanish/>
          <w:color w:val="365F91" w:themeColor="accent1" w:themeShade="BF"/>
          <w:sz w:val="24"/>
          <w:szCs w:val="28"/>
          <w:u w:val="single"/>
        </w:rPr>
      </w:pPr>
    </w:p>
    <w:p w14:paraId="5CF7A039" w14:textId="77777777" w:rsidR="002D748D" w:rsidRPr="002D748D" w:rsidRDefault="002D748D" w:rsidP="002D748D">
      <w:pPr>
        <w:pStyle w:val="ListParagraph"/>
        <w:keepNext/>
        <w:keepLines/>
        <w:numPr>
          <w:ilvl w:val="0"/>
          <w:numId w:val="40"/>
        </w:numPr>
        <w:spacing w:before="320" w:after="80"/>
        <w:contextualSpacing w:val="0"/>
        <w:outlineLvl w:val="2"/>
        <w:rPr>
          <w:b/>
          <w:vanish/>
          <w:color w:val="365F91" w:themeColor="accent1" w:themeShade="BF"/>
          <w:sz w:val="24"/>
          <w:szCs w:val="28"/>
          <w:u w:val="single"/>
        </w:rPr>
      </w:pPr>
    </w:p>
    <w:p w14:paraId="4E31E1B2" w14:textId="77777777" w:rsidR="002D748D" w:rsidRPr="002D748D" w:rsidRDefault="002D748D" w:rsidP="002D748D">
      <w:pPr>
        <w:pStyle w:val="ListParagraph"/>
        <w:keepNext/>
        <w:keepLines/>
        <w:numPr>
          <w:ilvl w:val="0"/>
          <w:numId w:val="40"/>
        </w:numPr>
        <w:spacing w:before="320" w:after="80"/>
        <w:contextualSpacing w:val="0"/>
        <w:outlineLvl w:val="2"/>
        <w:rPr>
          <w:b/>
          <w:vanish/>
          <w:color w:val="365F91" w:themeColor="accent1" w:themeShade="BF"/>
          <w:sz w:val="24"/>
          <w:szCs w:val="28"/>
          <w:u w:val="single"/>
        </w:rPr>
      </w:pPr>
    </w:p>
    <w:p w14:paraId="6D646082" w14:textId="77777777" w:rsidR="002D748D" w:rsidRPr="002D748D" w:rsidRDefault="002D748D" w:rsidP="002D748D">
      <w:pPr>
        <w:pStyle w:val="ListParagraph"/>
        <w:keepNext/>
        <w:keepLines/>
        <w:numPr>
          <w:ilvl w:val="0"/>
          <w:numId w:val="40"/>
        </w:numPr>
        <w:spacing w:before="320" w:after="80"/>
        <w:contextualSpacing w:val="0"/>
        <w:outlineLvl w:val="2"/>
        <w:rPr>
          <w:b/>
          <w:vanish/>
          <w:color w:val="365F91" w:themeColor="accent1" w:themeShade="BF"/>
          <w:sz w:val="24"/>
          <w:szCs w:val="28"/>
          <w:u w:val="single"/>
        </w:rPr>
      </w:pPr>
    </w:p>
    <w:p w14:paraId="354A7F79" w14:textId="6AAC41C7" w:rsidR="002D748D" w:rsidRDefault="002D748D" w:rsidP="002D748D">
      <w:pPr>
        <w:pStyle w:val="Heading3"/>
        <w:numPr>
          <w:ilvl w:val="0"/>
          <w:numId w:val="40"/>
        </w:numPr>
        <w:ind w:left="360"/>
      </w:pPr>
      <w:r w:rsidRPr="002D748D">
        <w:t>Segmentation of Satellite Images of Solar Panels Using Fast Deep Learning Model.</w:t>
      </w:r>
    </w:p>
    <w:p w14:paraId="494041F2" w14:textId="4920614D" w:rsidR="002D748D" w:rsidRPr="009B5C8C" w:rsidRDefault="002D748D" w:rsidP="009B5C8C">
      <w:pPr>
        <w:pStyle w:val="ListParagraph"/>
        <w:numPr>
          <w:ilvl w:val="0"/>
          <w:numId w:val="41"/>
        </w:numPr>
        <w:rPr>
          <w:rFonts w:asciiTheme="majorHAnsi" w:hAnsiTheme="majorHAnsi" w:cstheme="majorHAnsi"/>
        </w:rPr>
      </w:pPr>
      <w:r w:rsidRPr="009B5C8C">
        <w:rPr>
          <w:rFonts w:asciiTheme="majorHAnsi" w:hAnsiTheme="majorHAnsi" w:cstheme="majorHAnsi"/>
          <w:b/>
          <w:bCs/>
        </w:rPr>
        <w:t>Key Findings</w:t>
      </w:r>
      <w:r w:rsidR="009B5C8C" w:rsidRPr="009B5C8C">
        <w:rPr>
          <w:rFonts w:asciiTheme="majorHAnsi" w:hAnsiTheme="majorHAnsi" w:cstheme="majorHAnsi"/>
        </w:rPr>
        <w:t xml:space="preserve">: </w:t>
      </w:r>
      <w:r w:rsidRPr="009B5C8C">
        <w:rPr>
          <w:rFonts w:asciiTheme="majorHAnsi" w:hAnsiTheme="majorHAnsi" w:cstheme="majorHAnsi"/>
        </w:rPr>
        <w:t xml:space="preserve">The study by Wani and Mujtaba presents a novel deep learning-based segmentation model for detecting solar panels from satellite images. The proposed model, a combination of the </w:t>
      </w:r>
      <w:proofErr w:type="spellStart"/>
      <w:r w:rsidRPr="009B5C8C">
        <w:rPr>
          <w:rFonts w:asciiTheme="majorHAnsi" w:hAnsiTheme="majorHAnsi" w:cstheme="majorHAnsi"/>
        </w:rPr>
        <w:t>MobileNet</w:t>
      </w:r>
      <w:proofErr w:type="spellEnd"/>
      <w:r w:rsidRPr="009B5C8C">
        <w:rPr>
          <w:rFonts w:asciiTheme="majorHAnsi" w:hAnsiTheme="majorHAnsi" w:cstheme="majorHAnsi"/>
        </w:rPr>
        <w:t xml:space="preserve"> and U-Net architectures, is specifically designed to be lightweight and computationally efficient. The findings show that the proposed model achieves a high level of accuracy in segmentation while requiring fewer computational resources compared to state-of-the-art models. The model achieved a Dice Similarity Coefficient (DSC) of approximately 0.9094, outperforming other models in precision, recall, and computational efficiency.</w:t>
      </w:r>
    </w:p>
    <w:p w14:paraId="412EC159" w14:textId="77777777" w:rsidR="002D748D" w:rsidRPr="002D748D" w:rsidRDefault="002D748D" w:rsidP="002D748D">
      <w:pPr>
        <w:rPr>
          <w:rFonts w:asciiTheme="majorHAnsi" w:hAnsiTheme="majorHAnsi" w:cstheme="majorHAnsi"/>
        </w:rPr>
      </w:pPr>
    </w:p>
    <w:p w14:paraId="069911CB" w14:textId="43838150" w:rsidR="002D748D" w:rsidRPr="009B5C8C" w:rsidRDefault="002D748D" w:rsidP="009B5C8C">
      <w:pPr>
        <w:pStyle w:val="ListParagraph"/>
        <w:numPr>
          <w:ilvl w:val="0"/>
          <w:numId w:val="41"/>
        </w:numPr>
        <w:rPr>
          <w:rFonts w:asciiTheme="majorHAnsi" w:hAnsiTheme="majorHAnsi" w:cstheme="majorHAnsi"/>
        </w:rPr>
      </w:pPr>
      <w:r w:rsidRPr="009B5C8C">
        <w:rPr>
          <w:rFonts w:asciiTheme="majorHAnsi" w:hAnsiTheme="majorHAnsi" w:cstheme="majorHAnsi"/>
          <w:b/>
          <w:bCs/>
        </w:rPr>
        <w:t>Methodology</w:t>
      </w:r>
      <w:r w:rsidR="009B5C8C" w:rsidRPr="009B5C8C">
        <w:rPr>
          <w:rFonts w:asciiTheme="majorHAnsi" w:hAnsiTheme="majorHAnsi" w:cstheme="majorHAnsi"/>
        </w:rPr>
        <w:t xml:space="preserve">: </w:t>
      </w:r>
      <w:r w:rsidRPr="009B5C8C">
        <w:rPr>
          <w:rFonts w:asciiTheme="majorHAnsi" w:hAnsiTheme="majorHAnsi" w:cstheme="majorHAnsi"/>
        </w:rPr>
        <w:t xml:space="preserve">The authors developed a deep learning segmentation architecture combining the </w:t>
      </w:r>
      <w:proofErr w:type="spellStart"/>
      <w:r w:rsidRPr="009B5C8C">
        <w:rPr>
          <w:rFonts w:asciiTheme="majorHAnsi" w:hAnsiTheme="majorHAnsi" w:cstheme="majorHAnsi"/>
        </w:rPr>
        <w:t>MobileNet</w:t>
      </w:r>
      <w:proofErr w:type="spellEnd"/>
      <w:r w:rsidRPr="009B5C8C">
        <w:rPr>
          <w:rFonts w:asciiTheme="majorHAnsi" w:hAnsiTheme="majorHAnsi" w:cstheme="majorHAnsi"/>
        </w:rPr>
        <w:t xml:space="preserve"> classification architecture with the U-Net segmentation model. The </w:t>
      </w:r>
      <w:proofErr w:type="spellStart"/>
      <w:r w:rsidRPr="009B5C8C">
        <w:rPr>
          <w:rFonts w:asciiTheme="majorHAnsi" w:hAnsiTheme="majorHAnsi" w:cstheme="majorHAnsi"/>
        </w:rPr>
        <w:t>MobileNet</w:t>
      </w:r>
      <w:proofErr w:type="spellEnd"/>
      <w:r w:rsidRPr="009B5C8C">
        <w:rPr>
          <w:rFonts w:asciiTheme="majorHAnsi" w:hAnsiTheme="majorHAnsi" w:cstheme="majorHAnsi"/>
        </w:rPr>
        <w:t xml:space="preserve"> </w:t>
      </w:r>
      <w:r w:rsidRPr="009B5C8C">
        <w:rPr>
          <w:rFonts w:asciiTheme="majorHAnsi" w:hAnsiTheme="majorHAnsi" w:cstheme="majorHAnsi"/>
        </w:rPr>
        <w:lastRenderedPageBreak/>
        <w:t xml:space="preserve">architecture was selected for its computational efficiency, and </w:t>
      </w:r>
      <w:proofErr w:type="spellStart"/>
      <w:r w:rsidRPr="009B5C8C">
        <w:rPr>
          <w:rFonts w:asciiTheme="majorHAnsi" w:hAnsiTheme="majorHAnsi" w:cstheme="majorHAnsi"/>
        </w:rPr>
        <w:t>depthwise</w:t>
      </w:r>
      <w:proofErr w:type="spellEnd"/>
      <w:r w:rsidRPr="009B5C8C">
        <w:rPr>
          <w:rFonts w:asciiTheme="majorHAnsi" w:hAnsiTheme="majorHAnsi" w:cstheme="majorHAnsi"/>
        </w:rPr>
        <w:t xml:space="preserve"> separable convolutions were utilized in the encoder blocks to reduce the number of parameters and floating-point operations (FLOPs). The U-Net structure allowed for effective segmentation with full encoder-decoder architecture and skip connections at various levels to ensure accurate boundary refinement. The model was trained using the Duke California Solar Array (DCSA) dataset, which includes high-resolution satellite images annotated to identify solar panels.</w:t>
      </w:r>
    </w:p>
    <w:p w14:paraId="394C3B37" w14:textId="77777777" w:rsidR="002D748D" w:rsidRPr="002D748D" w:rsidRDefault="002D748D" w:rsidP="002D748D">
      <w:pPr>
        <w:rPr>
          <w:rFonts w:asciiTheme="majorHAnsi" w:hAnsiTheme="majorHAnsi" w:cstheme="majorHAnsi"/>
        </w:rPr>
      </w:pPr>
    </w:p>
    <w:p w14:paraId="0B2DD476" w14:textId="4B29A6B1" w:rsidR="002D748D" w:rsidRPr="009B5C8C" w:rsidRDefault="002D748D" w:rsidP="009B5C8C">
      <w:pPr>
        <w:pStyle w:val="ListParagraph"/>
        <w:numPr>
          <w:ilvl w:val="0"/>
          <w:numId w:val="41"/>
        </w:numPr>
        <w:rPr>
          <w:rFonts w:asciiTheme="majorHAnsi" w:hAnsiTheme="majorHAnsi" w:cstheme="majorHAnsi"/>
        </w:rPr>
      </w:pPr>
      <w:r w:rsidRPr="009B5C8C">
        <w:rPr>
          <w:rFonts w:asciiTheme="majorHAnsi" w:hAnsiTheme="majorHAnsi" w:cstheme="majorHAnsi"/>
          <w:b/>
          <w:bCs/>
        </w:rPr>
        <w:t>Contribution</w:t>
      </w:r>
      <w:r w:rsidR="009B5C8C" w:rsidRPr="009B5C8C">
        <w:rPr>
          <w:rFonts w:asciiTheme="majorHAnsi" w:hAnsiTheme="majorHAnsi" w:cstheme="majorHAnsi"/>
        </w:rPr>
        <w:t xml:space="preserve">: </w:t>
      </w:r>
      <w:r w:rsidRPr="009B5C8C">
        <w:rPr>
          <w:rFonts w:asciiTheme="majorHAnsi" w:hAnsiTheme="majorHAnsi" w:cstheme="majorHAnsi"/>
        </w:rPr>
        <w:t>This research contributes significantly to the field of remote sensing and renewable energy by proposing a segmentation model that is both accurate and suitable for deployment on devices with limited computational power. The proposed model's efficiency in terms of computational resources and accuracy in detecting solar panels makes it particularly valuable for real-time applications and devices with constrained processing capabilities. This study also advances the state of deep learning in the specific context of solar panel detection from satellite imagery, offering a practical solution that bridges the gap between high computational demand and the need for precise segmentation in resource-limited environments.</w:t>
      </w:r>
    </w:p>
    <w:p w14:paraId="0000002D" w14:textId="77777777" w:rsidR="00624F27" w:rsidRPr="00A65AA4" w:rsidRDefault="00000000">
      <w:pPr>
        <w:spacing w:before="240" w:after="240"/>
        <w:rPr>
          <w:rFonts w:asciiTheme="majorHAnsi" w:hAnsiTheme="majorHAnsi" w:cstheme="majorHAnsi"/>
        </w:rPr>
      </w:pPr>
      <w:r w:rsidRPr="00A65AA4">
        <w:rPr>
          <w:rFonts w:asciiTheme="majorHAnsi" w:hAnsiTheme="majorHAnsi" w:cstheme="majorHAnsi"/>
        </w:rPr>
        <w:t>This paper stands out because it not only detects solar panels but also estimates their sizes, which is crucial for understanding the capacity and potential of solar energy installations.</w:t>
      </w:r>
    </w:p>
    <w:p w14:paraId="0000002E" w14:textId="77777777" w:rsidR="00624F27" w:rsidRPr="00A65AA4" w:rsidRDefault="00000000" w:rsidP="007C7842">
      <w:pPr>
        <w:pStyle w:val="Heading2"/>
      </w:pPr>
      <w:bookmarkStart w:id="7" w:name="_uxp4eqq1r57j" w:colFirst="0" w:colLast="0"/>
      <w:bookmarkEnd w:id="7"/>
      <w:r w:rsidRPr="00A65AA4">
        <w:t>Comparison and Contrast</w:t>
      </w:r>
    </w:p>
    <w:p w14:paraId="0000002F" w14:textId="3A9FF7F7" w:rsidR="00624F27" w:rsidRPr="00A65AA4" w:rsidRDefault="00000000">
      <w:pPr>
        <w:numPr>
          <w:ilvl w:val="0"/>
          <w:numId w:val="25"/>
        </w:numPr>
        <w:spacing w:before="240"/>
        <w:rPr>
          <w:rFonts w:asciiTheme="majorHAnsi" w:hAnsiTheme="majorHAnsi" w:cstheme="majorHAnsi"/>
        </w:rPr>
      </w:pPr>
      <w:r w:rsidRPr="00A65AA4">
        <w:rPr>
          <w:rFonts w:asciiTheme="majorHAnsi" w:hAnsiTheme="majorHAnsi" w:cstheme="majorHAnsi"/>
          <w:b/>
        </w:rPr>
        <w:t>Accuracy and Effectiveness</w:t>
      </w:r>
      <w:r w:rsidRPr="00A65AA4">
        <w:rPr>
          <w:rFonts w:asciiTheme="majorHAnsi" w:hAnsiTheme="majorHAnsi" w:cstheme="majorHAnsi"/>
        </w:rPr>
        <w:t xml:space="preserve">: The studies generally report high accuracy </w:t>
      </w:r>
      <w:r w:rsidR="00484405">
        <w:rPr>
          <w:rFonts w:asciiTheme="majorHAnsi" w:hAnsiTheme="majorHAnsi" w:cstheme="majorHAnsi"/>
        </w:rPr>
        <w:t>in</w:t>
      </w:r>
      <w:r w:rsidRPr="00A65AA4">
        <w:rPr>
          <w:rFonts w:asciiTheme="majorHAnsi" w:hAnsiTheme="majorHAnsi" w:cstheme="majorHAnsi"/>
        </w:rPr>
        <w:t xml:space="preserve"> identifying</w:t>
      </w:r>
      <w:r w:rsidR="00484405">
        <w:rPr>
          <w:rFonts w:asciiTheme="majorHAnsi" w:hAnsiTheme="majorHAnsi" w:cstheme="majorHAnsi"/>
        </w:rPr>
        <w:t xml:space="preserve"> and classifying</w:t>
      </w:r>
      <w:r w:rsidRPr="00A65AA4">
        <w:rPr>
          <w:rFonts w:asciiTheme="majorHAnsi" w:hAnsiTheme="majorHAnsi" w:cstheme="majorHAnsi"/>
        </w:rPr>
        <w:t xml:space="preserve"> solar panels, with the first two papers achieving over 90% accuracy. The methodologies vary, with some using deep learning models (</w:t>
      </w:r>
      <w:proofErr w:type="spellStart"/>
      <w:r w:rsidR="00484405">
        <w:rPr>
          <w:rFonts w:asciiTheme="majorHAnsi" w:hAnsiTheme="majorHAnsi" w:cstheme="majorHAnsi"/>
        </w:rPr>
        <w:t>MobileNet</w:t>
      </w:r>
      <w:proofErr w:type="spellEnd"/>
      <w:r w:rsidR="00484405">
        <w:rPr>
          <w:rFonts w:asciiTheme="majorHAnsi" w:hAnsiTheme="majorHAnsi" w:cstheme="majorHAnsi"/>
        </w:rPr>
        <w:t>, U-Net</w:t>
      </w:r>
      <w:r w:rsidRPr="00A65AA4">
        <w:rPr>
          <w:rFonts w:asciiTheme="majorHAnsi" w:hAnsiTheme="majorHAnsi" w:cstheme="majorHAnsi"/>
        </w:rPr>
        <w:t xml:space="preserve">) and others employing </w:t>
      </w:r>
      <w:r w:rsidR="00484405">
        <w:rPr>
          <w:rFonts w:asciiTheme="majorHAnsi" w:hAnsiTheme="majorHAnsi" w:cstheme="majorHAnsi"/>
        </w:rPr>
        <w:t>C</w:t>
      </w:r>
      <w:r w:rsidRPr="00A65AA4">
        <w:rPr>
          <w:rFonts w:asciiTheme="majorHAnsi" w:hAnsiTheme="majorHAnsi" w:cstheme="majorHAnsi"/>
        </w:rPr>
        <w:t>NN or customized architectures.</w:t>
      </w:r>
    </w:p>
    <w:p w14:paraId="00000030" w14:textId="2F6E0CD8" w:rsidR="00624F27" w:rsidRPr="00A65AA4" w:rsidRDefault="00000000">
      <w:pPr>
        <w:numPr>
          <w:ilvl w:val="0"/>
          <w:numId w:val="25"/>
        </w:numPr>
        <w:rPr>
          <w:rFonts w:asciiTheme="majorHAnsi" w:hAnsiTheme="majorHAnsi" w:cstheme="majorHAnsi"/>
        </w:rPr>
      </w:pPr>
      <w:r w:rsidRPr="00A65AA4">
        <w:rPr>
          <w:rFonts w:asciiTheme="majorHAnsi" w:hAnsiTheme="majorHAnsi" w:cstheme="majorHAnsi"/>
          <w:b/>
        </w:rPr>
        <w:t>Data Sources</w:t>
      </w:r>
      <w:r w:rsidRPr="00A65AA4">
        <w:rPr>
          <w:rFonts w:asciiTheme="majorHAnsi" w:hAnsiTheme="majorHAnsi" w:cstheme="majorHAnsi"/>
        </w:rPr>
        <w:t xml:space="preserve">: </w:t>
      </w:r>
      <w:r w:rsidR="003930AD">
        <w:rPr>
          <w:rFonts w:asciiTheme="majorHAnsi" w:hAnsiTheme="majorHAnsi" w:cstheme="majorHAnsi"/>
        </w:rPr>
        <w:t>Most studies used satellite data to train their models.</w:t>
      </w:r>
    </w:p>
    <w:p w14:paraId="00000031" w14:textId="7941DC47" w:rsidR="00624F27" w:rsidRPr="00A65AA4" w:rsidRDefault="00000000">
      <w:pPr>
        <w:numPr>
          <w:ilvl w:val="0"/>
          <w:numId w:val="25"/>
        </w:numPr>
        <w:rPr>
          <w:rFonts w:asciiTheme="majorHAnsi" w:hAnsiTheme="majorHAnsi" w:cstheme="majorHAnsi"/>
        </w:rPr>
      </w:pPr>
      <w:r w:rsidRPr="00A65AA4">
        <w:rPr>
          <w:rFonts w:asciiTheme="majorHAnsi" w:hAnsiTheme="majorHAnsi" w:cstheme="majorHAnsi"/>
          <w:b/>
        </w:rPr>
        <w:t>Applications</w:t>
      </w:r>
      <w:r w:rsidRPr="00A65AA4">
        <w:rPr>
          <w:rFonts w:asciiTheme="majorHAnsi" w:hAnsiTheme="majorHAnsi" w:cstheme="majorHAnsi"/>
        </w:rPr>
        <w:t xml:space="preserve">: </w:t>
      </w:r>
      <w:r w:rsidR="00E95BD5">
        <w:rPr>
          <w:rFonts w:asciiTheme="majorHAnsi" w:hAnsiTheme="majorHAnsi" w:cstheme="majorHAnsi"/>
        </w:rPr>
        <w:t xml:space="preserve">All studies above </w:t>
      </w:r>
      <w:proofErr w:type="gramStart"/>
      <w:r w:rsidR="00E95BD5">
        <w:rPr>
          <w:rFonts w:asciiTheme="majorHAnsi" w:hAnsiTheme="majorHAnsi" w:cstheme="majorHAnsi"/>
        </w:rPr>
        <w:t>contributes</w:t>
      </w:r>
      <w:proofErr w:type="gramEnd"/>
      <w:r w:rsidR="00E95BD5">
        <w:rPr>
          <w:rFonts w:asciiTheme="majorHAnsi" w:hAnsiTheme="majorHAnsi" w:cstheme="majorHAnsi"/>
        </w:rPr>
        <w:t xml:space="preserve"> to advancing solar panel detection and mapping technologies, providing scalable and efficient tools that can be used for energy planning, urban management, and infrastructure development. </w:t>
      </w:r>
    </w:p>
    <w:p w14:paraId="2779BCA1" w14:textId="669245FE" w:rsidR="00E95BD5" w:rsidRPr="00E95BD5" w:rsidRDefault="00000000" w:rsidP="00E95BD5">
      <w:pPr>
        <w:numPr>
          <w:ilvl w:val="0"/>
          <w:numId w:val="25"/>
        </w:numPr>
        <w:spacing w:after="240"/>
        <w:rPr>
          <w:rFonts w:asciiTheme="majorHAnsi" w:hAnsiTheme="majorHAnsi" w:cstheme="majorHAnsi"/>
        </w:rPr>
      </w:pPr>
      <w:r w:rsidRPr="00A65AA4">
        <w:rPr>
          <w:rFonts w:asciiTheme="majorHAnsi" w:hAnsiTheme="majorHAnsi" w:cstheme="majorHAnsi"/>
          <w:b/>
        </w:rPr>
        <w:t>Methodological Approaches</w:t>
      </w:r>
      <w:r w:rsidRPr="00A65AA4">
        <w:rPr>
          <w:rFonts w:asciiTheme="majorHAnsi" w:hAnsiTheme="majorHAnsi" w:cstheme="majorHAnsi"/>
        </w:rPr>
        <w:t xml:space="preserve">: </w:t>
      </w:r>
      <w:r w:rsidR="00E95BD5">
        <w:rPr>
          <w:rFonts w:asciiTheme="majorHAnsi" w:hAnsiTheme="majorHAnsi" w:cstheme="majorHAnsi"/>
        </w:rPr>
        <w:t xml:space="preserve">All studies employed deep learning techniques, convolutional neural networks (CNN) to be precise. Most of the training was done on annotated datasets and techniques used were such as cross-learning, semantic segmentation, and the use of efficient architectures like </w:t>
      </w:r>
      <w:proofErr w:type="spellStart"/>
      <w:r w:rsidR="00E95BD5">
        <w:rPr>
          <w:rFonts w:asciiTheme="majorHAnsi" w:hAnsiTheme="majorHAnsi" w:cstheme="majorHAnsi"/>
        </w:rPr>
        <w:t>MobileNet</w:t>
      </w:r>
      <w:proofErr w:type="spellEnd"/>
      <w:r w:rsidR="00E95BD5">
        <w:rPr>
          <w:rFonts w:asciiTheme="majorHAnsi" w:hAnsiTheme="majorHAnsi" w:cstheme="majorHAnsi"/>
        </w:rPr>
        <w:t>.</w:t>
      </w:r>
    </w:p>
    <w:p w14:paraId="00000039" w14:textId="77777777" w:rsidR="00624F27" w:rsidRPr="00A65AA4" w:rsidRDefault="00624F27">
      <w:pPr>
        <w:pStyle w:val="Heading3"/>
        <w:keepNext w:val="0"/>
        <w:keepLines w:val="0"/>
        <w:spacing w:before="280"/>
        <w:rPr>
          <w:rFonts w:cstheme="majorHAnsi"/>
          <w:b w:val="0"/>
          <w:color w:val="000000"/>
          <w:sz w:val="26"/>
          <w:szCs w:val="26"/>
        </w:rPr>
      </w:pPr>
      <w:bookmarkStart w:id="8" w:name="_xpyfth891xu8" w:colFirst="0" w:colLast="0"/>
      <w:bookmarkStart w:id="9" w:name="_35jiapc9i879" w:colFirst="0" w:colLast="0"/>
      <w:bookmarkEnd w:id="8"/>
      <w:bookmarkEnd w:id="9"/>
    </w:p>
    <w:p w14:paraId="0000003A" w14:textId="77777777" w:rsidR="00624F27" w:rsidRPr="00A65AA4" w:rsidRDefault="00000000" w:rsidP="007C7842">
      <w:pPr>
        <w:pStyle w:val="Heading2"/>
      </w:pPr>
      <w:bookmarkStart w:id="10" w:name="_jusm27qqqlbw" w:colFirst="0" w:colLast="0"/>
      <w:bookmarkEnd w:id="10"/>
      <w:r w:rsidRPr="00A65AA4">
        <w:lastRenderedPageBreak/>
        <w:t>Conclusion of Literature Review</w:t>
      </w:r>
    </w:p>
    <w:p w14:paraId="0714746A" w14:textId="6051865C" w:rsidR="00691FF6" w:rsidRPr="00691FF6" w:rsidRDefault="00000000" w:rsidP="007C7842">
      <w:pPr>
        <w:pStyle w:val="Heading3"/>
      </w:pPr>
      <w:bookmarkStart w:id="11" w:name="_corlkj9z7tc6" w:colFirst="0" w:colLast="0"/>
      <w:bookmarkEnd w:id="11"/>
      <w:r w:rsidRPr="00A65AA4">
        <w:t>Key Takeaways</w:t>
      </w:r>
    </w:p>
    <w:p w14:paraId="36C2BFC1" w14:textId="31F7883D" w:rsidR="00691FF6" w:rsidRDefault="00691FF6" w:rsidP="00F20688">
      <w:pPr>
        <w:pStyle w:val="ListParagraph"/>
        <w:numPr>
          <w:ilvl w:val="0"/>
          <w:numId w:val="43"/>
        </w:numPr>
      </w:pPr>
      <w:r>
        <w:t>Deep learning models, particularly those using convolutional neural networks (CNNs), have proven highly effective in the detection and segmentation of solar panels from aerial and satellite imagery, demonstrating superior accuracy and efficiency compared to traditional methods.</w:t>
      </w:r>
    </w:p>
    <w:p w14:paraId="68432042" w14:textId="77777777" w:rsidR="00691FF6" w:rsidRDefault="00691FF6" w:rsidP="00691FF6"/>
    <w:p w14:paraId="72397950" w14:textId="06447888" w:rsidR="00691FF6" w:rsidRDefault="00691FF6" w:rsidP="00F20688">
      <w:pPr>
        <w:pStyle w:val="ListParagraph"/>
        <w:numPr>
          <w:ilvl w:val="0"/>
          <w:numId w:val="43"/>
        </w:numPr>
      </w:pPr>
      <w:r>
        <w:t xml:space="preserve">The use of advanced architectures like U-Net, </w:t>
      </w:r>
      <w:proofErr w:type="spellStart"/>
      <w:r>
        <w:t>MobileNet</w:t>
      </w:r>
      <w:proofErr w:type="spellEnd"/>
      <w:r>
        <w:t>, and cross-learning strategies has significantly enhanced the precision, recall, and computational efficiency of these models, making them more suitable for deployment in diverse geographic regions and under varying imaging conditions.</w:t>
      </w:r>
    </w:p>
    <w:p w14:paraId="21EFDD23" w14:textId="77777777" w:rsidR="00691FF6" w:rsidRDefault="00691FF6" w:rsidP="00691FF6"/>
    <w:p w14:paraId="0A0350EC" w14:textId="00A1E9B0" w:rsidR="00691FF6" w:rsidRDefault="00691FF6" w:rsidP="00F20688">
      <w:pPr>
        <w:pStyle w:val="ListParagraph"/>
        <w:numPr>
          <w:ilvl w:val="0"/>
          <w:numId w:val="43"/>
        </w:numPr>
      </w:pPr>
      <w:r>
        <w:t>These studies collectively contribute to the scalability and automation of solar panel mapping, providing valuable tools for energy planning, policy-making, and urban infrastructure development by enabling the accurate identification and mapping of solar energy resources.</w:t>
      </w:r>
    </w:p>
    <w:p w14:paraId="3C4432F8" w14:textId="77777777" w:rsidR="00691FF6" w:rsidRDefault="00691FF6" w:rsidP="00691FF6"/>
    <w:p w14:paraId="3D356E96" w14:textId="5759D6FA" w:rsidR="00691FF6" w:rsidRDefault="00691FF6" w:rsidP="00F20688">
      <w:pPr>
        <w:pStyle w:val="ListParagraph"/>
        <w:numPr>
          <w:ilvl w:val="0"/>
          <w:numId w:val="43"/>
        </w:numPr>
      </w:pPr>
      <w:r>
        <w:t>The research underscores the potential of deep learning techniques to address the challenges of remote sensing and renewable energy management, highlighting the importance of developing lightweight and computationally efficient models for real-time applications and devices with limited processing power.</w:t>
      </w:r>
    </w:p>
    <w:p w14:paraId="0FD16EBF" w14:textId="77777777" w:rsidR="00F20688" w:rsidRDefault="00F20688" w:rsidP="00F20688">
      <w:pPr>
        <w:pStyle w:val="ListParagraph"/>
      </w:pPr>
    </w:p>
    <w:p w14:paraId="331A378A" w14:textId="77777777" w:rsidR="00F20688" w:rsidRPr="00691FF6" w:rsidRDefault="00F20688" w:rsidP="00F20688"/>
    <w:p w14:paraId="00000040" w14:textId="77777777" w:rsidR="00624F27" w:rsidRDefault="00000000" w:rsidP="00C47D59">
      <w:pPr>
        <w:pStyle w:val="Heading2"/>
        <w:rPr>
          <w:b w:val="0"/>
        </w:rPr>
      </w:pPr>
      <w:bookmarkStart w:id="12" w:name="_qwyqama0kd5s" w:colFirst="0" w:colLast="0"/>
      <w:bookmarkEnd w:id="12"/>
      <w:r w:rsidRPr="00A65AA4">
        <w:t>Importance of The Research</w:t>
      </w:r>
    </w:p>
    <w:p w14:paraId="79B3B2AD" w14:textId="77777777" w:rsidR="009F4CEE" w:rsidRDefault="009F4CEE" w:rsidP="009F4CEE">
      <w:r>
        <w:t>The importance of solar panel detection using machine learning, as highlighted in the document, includes:</w:t>
      </w:r>
    </w:p>
    <w:p w14:paraId="7DDA970C" w14:textId="77777777" w:rsidR="009F4CEE" w:rsidRDefault="009F4CEE" w:rsidP="009F4CEE"/>
    <w:p w14:paraId="45E19F78" w14:textId="0C38F3EE" w:rsidR="009F4CEE" w:rsidRDefault="009F4CEE" w:rsidP="009F4CEE">
      <w:pPr>
        <w:pStyle w:val="ListParagraph"/>
        <w:numPr>
          <w:ilvl w:val="3"/>
          <w:numId w:val="37"/>
        </w:numPr>
        <w:ind w:left="360"/>
      </w:pPr>
      <w:r w:rsidRPr="009F4CEE">
        <w:rPr>
          <w:b/>
          <w:bCs/>
        </w:rPr>
        <w:t>Energy Planning and Policy-Making</w:t>
      </w:r>
      <w:r>
        <w:t>: By identifying the locations and sizes of solar panels, policymakers and energy companies can better assess the potential and existing solar energy infrastructure, facilitating more informed decisions about energy management and investments.</w:t>
      </w:r>
    </w:p>
    <w:p w14:paraId="7BAF9F06" w14:textId="77777777" w:rsidR="009F4CEE" w:rsidRDefault="009F4CEE" w:rsidP="009F4CEE"/>
    <w:p w14:paraId="1B74A09E" w14:textId="669D67BC" w:rsidR="009F4CEE" w:rsidRDefault="009F4CEE" w:rsidP="009F4CEE">
      <w:pPr>
        <w:pStyle w:val="ListParagraph"/>
        <w:numPr>
          <w:ilvl w:val="3"/>
          <w:numId w:val="37"/>
        </w:numPr>
        <w:ind w:left="360"/>
      </w:pPr>
      <w:r w:rsidRPr="009F4CEE">
        <w:rPr>
          <w:b/>
          <w:bCs/>
        </w:rPr>
        <w:t>Scalability and Efficiency</w:t>
      </w:r>
      <w:r>
        <w:t>: Traditional methods of solar panel detection are often manual and time-consuming. Machine learning offers a scalable solution, allowing for the automated processing of vast amounts of satellite and aerial imagery</w:t>
      </w:r>
      <w:r w:rsidR="00C47D59">
        <w:t xml:space="preserve"> and consistency</w:t>
      </w:r>
      <w:r>
        <w:t xml:space="preserve"> across large geographic areas, making it feasible to maintain up-to-date solar panel inventories.</w:t>
      </w:r>
    </w:p>
    <w:p w14:paraId="6442958D" w14:textId="77777777" w:rsidR="009F4CEE" w:rsidRDefault="009F4CEE" w:rsidP="009F4CEE"/>
    <w:p w14:paraId="69703F5A" w14:textId="2CAE5607" w:rsidR="009F4CEE" w:rsidRDefault="009F4CEE" w:rsidP="009F4CEE">
      <w:pPr>
        <w:pStyle w:val="ListParagraph"/>
        <w:numPr>
          <w:ilvl w:val="3"/>
          <w:numId w:val="37"/>
        </w:numPr>
        <w:ind w:left="360"/>
      </w:pPr>
      <w:r w:rsidRPr="00070CF4">
        <w:rPr>
          <w:b/>
          <w:bCs/>
        </w:rPr>
        <w:t>Accuracy and Precision</w:t>
      </w:r>
      <w:r>
        <w:t xml:space="preserve">: </w:t>
      </w:r>
      <w:r w:rsidR="00F0335B">
        <w:t>M</w:t>
      </w:r>
      <w:r>
        <w:t>achine learning models, especially those using deep learning techniques like CNNs</w:t>
      </w:r>
      <w:r w:rsidR="00F0335B">
        <w:t xml:space="preserve"> (as shown in the </w:t>
      </w:r>
      <w:r w:rsidR="00CD4EBC">
        <w:t>literature</w:t>
      </w:r>
      <w:r w:rsidR="00F0335B">
        <w:t xml:space="preserve"> </w:t>
      </w:r>
      <w:r w:rsidR="00CD4EBC">
        <w:t>r</w:t>
      </w:r>
      <w:r w:rsidR="00F0335B">
        <w:t>eview)</w:t>
      </w:r>
      <w:r>
        <w:t xml:space="preserve">, provide high levels of accuracy in </w:t>
      </w:r>
      <w:r>
        <w:lastRenderedPageBreak/>
        <w:t xml:space="preserve">detecting solar panels, </w:t>
      </w:r>
      <w:r w:rsidR="00F0335B">
        <w:t xml:space="preserve">which </w:t>
      </w:r>
      <w:r>
        <w:t>generat</w:t>
      </w:r>
      <w:r w:rsidR="00F0335B">
        <w:t>es</w:t>
      </w:r>
      <w:r>
        <w:t xml:space="preserve"> reliable data that can be used for accurate energy output estimation and grid management.</w:t>
      </w:r>
    </w:p>
    <w:p w14:paraId="123B4693" w14:textId="77777777" w:rsidR="009F4CEE" w:rsidRDefault="009F4CEE" w:rsidP="009F4CEE"/>
    <w:p w14:paraId="396139C1" w14:textId="7BA665B7" w:rsidR="009F4CEE" w:rsidRPr="009F4CEE" w:rsidRDefault="009F4CEE" w:rsidP="009F4CEE">
      <w:pPr>
        <w:pStyle w:val="ListParagraph"/>
        <w:numPr>
          <w:ilvl w:val="3"/>
          <w:numId w:val="37"/>
        </w:numPr>
        <w:ind w:left="360"/>
      </w:pPr>
      <w:r w:rsidRPr="00440C69">
        <w:rPr>
          <w:b/>
          <w:bCs/>
        </w:rPr>
        <w:t>Real-Time Applications and Resource Efficiency</w:t>
      </w:r>
      <w:r>
        <w:t>: The development of lightweight and computationally efficient machine learning models, makes it possible to deploy these models on devices with limited processing power. This capability is important for real-time monitoring and detection, allowing for timely updates and adjustments in energy management systems, particularly in areas with rapidly changing solar energy landscapes.</w:t>
      </w:r>
    </w:p>
    <w:p w14:paraId="00000045" w14:textId="77777777" w:rsidR="00624F27" w:rsidRPr="00A65AA4" w:rsidRDefault="00000000" w:rsidP="00C26CBD">
      <w:pPr>
        <w:pStyle w:val="Heading2"/>
      </w:pPr>
      <w:bookmarkStart w:id="13" w:name="_lxbaal316ggf" w:colFirst="0" w:colLast="0"/>
      <w:bookmarkEnd w:id="13"/>
      <w:r w:rsidRPr="00A65AA4">
        <w:t>Contribution to Existing Body of Knowledge</w:t>
      </w:r>
    </w:p>
    <w:p w14:paraId="00000046" w14:textId="25B9FF99" w:rsidR="00624F27" w:rsidRPr="00A65AA4" w:rsidRDefault="00C26CBD">
      <w:pPr>
        <w:spacing w:before="240" w:after="240"/>
        <w:rPr>
          <w:rFonts w:asciiTheme="majorHAnsi" w:hAnsiTheme="majorHAnsi" w:cstheme="majorHAnsi"/>
        </w:rPr>
      </w:pPr>
      <w:r>
        <w:rPr>
          <w:rFonts w:asciiTheme="majorHAnsi" w:hAnsiTheme="majorHAnsi" w:cstheme="majorHAnsi"/>
        </w:rPr>
        <w:t>O</w:t>
      </w:r>
      <w:r w:rsidR="00000000" w:rsidRPr="00A65AA4">
        <w:rPr>
          <w:rFonts w:asciiTheme="majorHAnsi" w:hAnsiTheme="majorHAnsi" w:cstheme="majorHAnsi"/>
        </w:rPr>
        <w:t>ur project will contribute to the existing body of knowledge in several ways:</w:t>
      </w:r>
    </w:p>
    <w:p w14:paraId="00000048" w14:textId="77BD9B34" w:rsidR="00624F27" w:rsidRPr="00A65AA4" w:rsidRDefault="00000000" w:rsidP="002A575B">
      <w:pPr>
        <w:numPr>
          <w:ilvl w:val="0"/>
          <w:numId w:val="27"/>
        </w:numPr>
        <w:spacing w:before="240"/>
        <w:rPr>
          <w:rFonts w:asciiTheme="majorHAnsi" w:hAnsiTheme="majorHAnsi" w:cstheme="majorHAnsi"/>
        </w:rPr>
      </w:pPr>
      <w:r w:rsidRPr="00A65AA4">
        <w:rPr>
          <w:rFonts w:asciiTheme="majorHAnsi" w:hAnsiTheme="majorHAnsi" w:cstheme="majorHAnsi"/>
          <w:b/>
        </w:rPr>
        <w:t>Innovative Methodologies</w:t>
      </w:r>
      <w:r w:rsidRPr="00A65AA4">
        <w:rPr>
          <w:rFonts w:asciiTheme="majorHAnsi" w:hAnsiTheme="majorHAnsi" w:cstheme="majorHAnsi"/>
        </w:rPr>
        <w:t xml:space="preserve">: By exploring and possibly improving upon existing machine learning techniques, </w:t>
      </w:r>
      <w:r w:rsidR="00C26CBD">
        <w:rPr>
          <w:rFonts w:asciiTheme="majorHAnsi" w:hAnsiTheme="majorHAnsi" w:cstheme="majorHAnsi"/>
        </w:rPr>
        <w:t>our</w:t>
      </w:r>
      <w:r w:rsidRPr="00A65AA4">
        <w:rPr>
          <w:rFonts w:asciiTheme="majorHAnsi" w:hAnsiTheme="majorHAnsi" w:cstheme="majorHAnsi"/>
        </w:rPr>
        <w:t xml:space="preserve"> research can introduce new methodologies for solar panel detection and recognition.</w:t>
      </w:r>
    </w:p>
    <w:p w14:paraId="00000049" w14:textId="3FF80989" w:rsidR="00624F27" w:rsidRPr="00A65AA4" w:rsidRDefault="00000000">
      <w:pPr>
        <w:numPr>
          <w:ilvl w:val="0"/>
          <w:numId w:val="27"/>
        </w:numPr>
        <w:spacing w:after="240"/>
        <w:rPr>
          <w:rFonts w:asciiTheme="majorHAnsi" w:hAnsiTheme="majorHAnsi" w:cstheme="majorHAnsi"/>
        </w:rPr>
      </w:pPr>
      <w:r w:rsidRPr="00A65AA4">
        <w:rPr>
          <w:rFonts w:asciiTheme="majorHAnsi" w:hAnsiTheme="majorHAnsi" w:cstheme="majorHAnsi"/>
          <w:b/>
        </w:rPr>
        <w:t>Practical Applications</w:t>
      </w:r>
      <w:r w:rsidRPr="00A65AA4">
        <w:rPr>
          <w:rFonts w:asciiTheme="majorHAnsi" w:hAnsiTheme="majorHAnsi" w:cstheme="majorHAnsi"/>
        </w:rPr>
        <w:t>: The findings from our research can be applied in real-world scenarios, aiding in the efficient deployment and maintenance of solar panels, thus supporting the growth of renewable energy.</w:t>
      </w:r>
    </w:p>
    <w:p w14:paraId="0000004A" w14:textId="77777777" w:rsidR="00624F27" w:rsidRDefault="00000000">
      <w:pPr>
        <w:spacing w:before="240" w:after="240"/>
        <w:rPr>
          <w:rFonts w:asciiTheme="majorHAnsi" w:hAnsiTheme="majorHAnsi" w:cstheme="majorHAnsi"/>
        </w:rPr>
      </w:pPr>
      <w:r w:rsidRPr="00A65AA4">
        <w:rPr>
          <w:rFonts w:asciiTheme="majorHAnsi" w:hAnsiTheme="majorHAnsi" w:cstheme="majorHAnsi"/>
        </w:rPr>
        <w:t xml:space="preserve">By building on the existing research and addressing any identified gaps, the project has the potential to make a significant impact in the field of solar energy and machine learning. </w:t>
      </w:r>
    </w:p>
    <w:p w14:paraId="2CDB9A21" w14:textId="77777777" w:rsidR="00131A5F" w:rsidRDefault="00131A5F">
      <w:pPr>
        <w:spacing w:before="240" w:after="240"/>
        <w:rPr>
          <w:rFonts w:asciiTheme="majorHAnsi" w:hAnsiTheme="majorHAnsi" w:cstheme="majorHAnsi"/>
        </w:rPr>
      </w:pPr>
    </w:p>
    <w:p w14:paraId="08C12C39" w14:textId="77777777" w:rsidR="00016686" w:rsidRDefault="00016686">
      <w:pPr>
        <w:spacing w:before="240" w:after="240"/>
        <w:rPr>
          <w:rFonts w:asciiTheme="majorHAnsi" w:hAnsiTheme="majorHAnsi" w:cstheme="majorHAnsi"/>
        </w:rPr>
      </w:pPr>
    </w:p>
    <w:p w14:paraId="68582391" w14:textId="77777777" w:rsidR="00016686" w:rsidRPr="00A65AA4" w:rsidRDefault="00016686">
      <w:pPr>
        <w:spacing w:before="240" w:after="240"/>
        <w:rPr>
          <w:rFonts w:asciiTheme="majorHAnsi" w:hAnsiTheme="majorHAnsi" w:cstheme="majorHAnsi"/>
        </w:rPr>
      </w:pPr>
    </w:p>
    <w:p w14:paraId="0000004B" w14:textId="77777777" w:rsidR="00624F27" w:rsidRPr="00016686" w:rsidRDefault="00000000" w:rsidP="00016686">
      <w:pPr>
        <w:pStyle w:val="Heading1"/>
      </w:pPr>
      <w:bookmarkStart w:id="14" w:name="_bclkp4f8i7id" w:colFirst="0" w:colLast="0"/>
      <w:bookmarkEnd w:id="14"/>
      <w:r w:rsidRPr="00016686">
        <w:t>Data Review</w:t>
      </w:r>
    </w:p>
    <w:p w14:paraId="0000004C" w14:textId="77777777" w:rsidR="00624F27" w:rsidRPr="00A65AA4" w:rsidRDefault="00000000" w:rsidP="00016686">
      <w:pPr>
        <w:pStyle w:val="Heading2"/>
      </w:pPr>
      <w:bookmarkStart w:id="15" w:name="_vm17f0xso2c8" w:colFirst="0" w:colLast="0"/>
      <w:bookmarkEnd w:id="15"/>
      <w:r w:rsidRPr="00A65AA4">
        <w:t>Introduction</w:t>
      </w:r>
    </w:p>
    <w:p w14:paraId="0000004D" w14:textId="77777777" w:rsidR="00624F27" w:rsidRPr="00A65AA4" w:rsidRDefault="00000000" w:rsidP="00016686">
      <w:pPr>
        <w:pStyle w:val="Heading3"/>
      </w:pPr>
      <w:bookmarkStart w:id="16" w:name="_dr19ckix2gug" w:colFirst="0" w:colLast="0"/>
      <w:bookmarkEnd w:id="16"/>
      <w:r w:rsidRPr="00A65AA4">
        <w:t>Context and Importance</w:t>
      </w:r>
    </w:p>
    <w:p w14:paraId="0000004E" w14:textId="77777777" w:rsidR="00624F27" w:rsidRPr="00A65AA4" w:rsidRDefault="00000000" w:rsidP="00BA5211">
      <w:r w:rsidRPr="00A65AA4">
        <w:t>The detection, recognition, and identification of solar panels using machine learning techniques is a critical area of research with significant environmental and economic implications. As the world shifts towards renewable energy sources, the efficient deployment and maintenance of solar panels become paramount. This project aims to leverage advanced machine learning algorithms to accurately identify solar panels from various types of imagery, such as satellite, aerial, and thermal images.</w:t>
      </w:r>
    </w:p>
    <w:p w14:paraId="0000004F" w14:textId="77777777" w:rsidR="00624F27" w:rsidRPr="00A65AA4" w:rsidRDefault="00000000" w:rsidP="00016686">
      <w:pPr>
        <w:pStyle w:val="Heading3"/>
      </w:pPr>
      <w:bookmarkStart w:id="17" w:name="_tvjxejcfjufp" w:colFirst="0" w:colLast="0"/>
      <w:bookmarkEnd w:id="17"/>
      <w:r w:rsidRPr="00A65AA4">
        <w:lastRenderedPageBreak/>
        <w:t>Research Questions</w:t>
      </w:r>
    </w:p>
    <w:p w14:paraId="00000050" w14:textId="77777777" w:rsidR="00624F27" w:rsidRPr="00A65AA4" w:rsidRDefault="00000000" w:rsidP="00BA5211">
      <w:r w:rsidRPr="00A65AA4">
        <w:t>The primary research questions addressed in this project are:</w:t>
      </w:r>
    </w:p>
    <w:p w14:paraId="00000051" w14:textId="77777777" w:rsidR="00624F27" w:rsidRPr="00A65AA4" w:rsidRDefault="00000000" w:rsidP="00BA5211">
      <w:pPr>
        <w:pStyle w:val="ListParagraph"/>
        <w:numPr>
          <w:ilvl w:val="0"/>
          <w:numId w:val="54"/>
        </w:numPr>
      </w:pPr>
      <w:r w:rsidRPr="00A65AA4">
        <w:t>How can machine learning models be optimized to detect and recognize solar panels with high accuracy?</w:t>
      </w:r>
    </w:p>
    <w:p w14:paraId="00000052" w14:textId="77777777" w:rsidR="00624F27" w:rsidRPr="00A65AA4" w:rsidRDefault="00000000" w:rsidP="00BA5211">
      <w:pPr>
        <w:pStyle w:val="ListParagraph"/>
        <w:numPr>
          <w:ilvl w:val="0"/>
          <w:numId w:val="54"/>
        </w:numPr>
      </w:pPr>
      <w:r w:rsidRPr="00A65AA4">
        <w:t>What are the most effective data preprocessing techniques for enhancing model performance?</w:t>
      </w:r>
    </w:p>
    <w:p w14:paraId="00000053" w14:textId="77777777" w:rsidR="00624F27" w:rsidRDefault="00000000" w:rsidP="00BA5211">
      <w:pPr>
        <w:pStyle w:val="ListParagraph"/>
        <w:numPr>
          <w:ilvl w:val="0"/>
          <w:numId w:val="54"/>
        </w:numPr>
      </w:pPr>
      <w:r w:rsidRPr="00A65AA4">
        <w:t>How can the size and condition of solar panels be accurately assessed using imagery data?</w:t>
      </w:r>
    </w:p>
    <w:p w14:paraId="55529A88" w14:textId="77777777" w:rsidR="00BA5211" w:rsidRPr="00A65AA4" w:rsidRDefault="00BA5211" w:rsidP="00BA5211"/>
    <w:p w14:paraId="00000054" w14:textId="77777777" w:rsidR="00624F27" w:rsidRPr="00A65AA4" w:rsidRDefault="00000000" w:rsidP="00016686">
      <w:pPr>
        <w:pStyle w:val="Heading3"/>
      </w:pPr>
      <w:bookmarkStart w:id="18" w:name="_lc8aqqqktgjz" w:colFirst="0" w:colLast="0"/>
      <w:bookmarkEnd w:id="18"/>
      <w:r w:rsidRPr="00A65AA4">
        <w:t>Necessity of Data Exploration</w:t>
      </w:r>
    </w:p>
    <w:p w14:paraId="00000055" w14:textId="77777777" w:rsidR="00624F27" w:rsidRPr="00A65AA4" w:rsidRDefault="00000000" w:rsidP="00BA5211">
      <w:r w:rsidRPr="00A65AA4">
        <w:t>A thorough exploration of data is essential for several reasons:</w:t>
      </w:r>
    </w:p>
    <w:p w14:paraId="00000056" w14:textId="77777777" w:rsidR="00624F27" w:rsidRPr="00A65AA4" w:rsidRDefault="00000000" w:rsidP="00BA5211">
      <w:pPr>
        <w:pStyle w:val="ListParagraph"/>
        <w:numPr>
          <w:ilvl w:val="0"/>
          <w:numId w:val="53"/>
        </w:numPr>
      </w:pPr>
      <w:r w:rsidRPr="00BA5211">
        <w:rPr>
          <w:b/>
        </w:rPr>
        <w:t>Understanding Patterns</w:t>
      </w:r>
      <w:r w:rsidRPr="00A65AA4">
        <w:t>: Identifying patterns and key features in the data that are crucial for training effective models.</w:t>
      </w:r>
    </w:p>
    <w:p w14:paraId="00000057" w14:textId="77777777" w:rsidR="00624F27" w:rsidRPr="00A65AA4" w:rsidRDefault="00000000" w:rsidP="00BA5211">
      <w:pPr>
        <w:pStyle w:val="ListParagraph"/>
        <w:numPr>
          <w:ilvl w:val="0"/>
          <w:numId w:val="53"/>
        </w:numPr>
      </w:pPr>
      <w:r w:rsidRPr="00BA5211">
        <w:rPr>
          <w:b/>
        </w:rPr>
        <w:t>Handling Anomalies</w:t>
      </w:r>
      <w:r w:rsidRPr="00A65AA4">
        <w:t>: Detecting and addressing anomalies or noise in the data to ensure model reliability.</w:t>
      </w:r>
    </w:p>
    <w:p w14:paraId="00000058" w14:textId="77777777" w:rsidR="00624F27" w:rsidRDefault="00000000" w:rsidP="00BA5211">
      <w:pPr>
        <w:pStyle w:val="ListParagraph"/>
        <w:numPr>
          <w:ilvl w:val="0"/>
          <w:numId w:val="53"/>
        </w:numPr>
      </w:pPr>
      <w:r w:rsidRPr="00BA5211">
        <w:rPr>
          <w:b/>
        </w:rPr>
        <w:t>Validation</w:t>
      </w:r>
      <w:r w:rsidRPr="00A65AA4">
        <w:t>: Ensuring that the models can generalize well to real-world scenarios by validating the data comprehensively.</w:t>
      </w:r>
    </w:p>
    <w:p w14:paraId="1FB8D359" w14:textId="77777777" w:rsidR="00092A5B" w:rsidRPr="00A65AA4" w:rsidRDefault="00092A5B" w:rsidP="00092A5B">
      <w:pPr>
        <w:spacing w:after="240"/>
        <w:rPr>
          <w:rFonts w:asciiTheme="majorHAnsi" w:hAnsiTheme="majorHAnsi" w:cstheme="majorHAnsi"/>
        </w:rPr>
      </w:pPr>
    </w:p>
    <w:p w14:paraId="00000059" w14:textId="77777777" w:rsidR="00624F27" w:rsidRPr="00A65AA4" w:rsidRDefault="00000000" w:rsidP="00016686">
      <w:pPr>
        <w:pStyle w:val="Heading2"/>
      </w:pPr>
      <w:bookmarkStart w:id="19" w:name="_gm9brvfyknjr" w:colFirst="0" w:colLast="0"/>
      <w:bookmarkEnd w:id="19"/>
      <w:r w:rsidRPr="00A65AA4">
        <w:t>Data Description</w:t>
      </w:r>
    </w:p>
    <w:p w14:paraId="0000005A" w14:textId="77777777" w:rsidR="00624F27" w:rsidRPr="00A65AA4" w:rsidRDefault="00000000" w:rsidP="00016686">
      <w:pPr>
        <w:pStyle w:val="Heading3"/>
      </w:pPr>
      <w:r w:rsidRPr="00A65AA4">
        <w:t>Data Sources:</w:t>
      </w:r>
    </w:p>
    <w:p w14:paraId="0000005B" w14:textId="77777777" w:rsidR="00624F27" w:rsidRPr="00A65AA4" w:rsidRDefault="00000000" w:rsidP="00BA5211">
      <w:pPr>
        <w:pStyle w:val="ListParagraph"/>
        <w:numPr>
          <w:ilvl w:val="0"/>
          <w:numId w:val="52"/>
        </w:numPr>
      </w:pPr>
      <w:r w:rsidRPr="00BA5211">
        <w:rPr>
          <w:b/>
        </w:rPr>
        <w:t>Satellite Imagery</w:t>
      </w:r>
      <w:r w:rsidRPr="00A65AA4">
        <w:t>: High-resolution satellite images from sources like Google Earth and Sentinel-2.</w:t>
      </w:r>
    </w:p>
    <w:p w14:paraId="6E5D3D3C" w14:textId="08F7D67D" w:rsidR="00BA5211" w:rsidRPr="00A65AA4" w:rsidRDefault="00000000" w:rsidP="00BA5211">
      <w:pPr>
        <w:pStyle w:val="ListParagraph"/>
        <w:numPr>
          <w:ilvl w:val="0"/>
          <w:numId w:val="52"/>
        </w:numPr>
      </w:pPr>
      <w:r w:rsidRPr="00BA5211">
        <w:rPr>
          <w:b/>
        </w:rPr>
        <w:t>Aerial Imagery</w:t>
      </w:r>
      <w:r w:rsidRPr="00A65AA4">
        <w:t>: Images captured from drones or aircraft, providing detailed views of solar panel installations.</w:t>
      </w:r>
    </w:p>
    <w:p w14:paraId="0000005E" w14:textId="77777777" w:rsidR="00624F27" w:rsidRPr="00A65AA4" w:rsidRDefault="00000000" w:rsidP="00016686">
      <w:pPr>
        <w:pStyle w:val="Heading3"/>
      </w:pPr>
      <w:r w:rsidRPr="00A65AA4">
        <w:t>Data Format:</w:t>
      </w:r>
    </w:p>
    <w:p w14:paraId="0000005F" w14:textId="77777777" w:rsidR="00624F27" w:rsidRPr="00A65AA4" w:rsidRDefault="00000000" w:rsidP="00BA5211">
      <w:pPr>
        <w:pStyle w:val="ListParagraph"/>
        <w:numPr>
          <w:ilvl w:val="0"/>
          <w:numId w:val="51"/>
        </w:numPr>
      </w:pPr>
      <w:r w:rsidRPr="00A65AA4">
        <w:t>The data is primarily in image formats such as JPEG, PNG, and TIFF.</w:t>
      </w:r>
    </w:p>
    <w:p w14:paraId="4DB96FAE" w14:textId="6E932D6D" w:rsidR="00BA5211" w:rsidRPr="00A65AA4" w:rsidRDefault="00000000" w:rsidP="00BA5211">
      <w:pPr>
        <w:pStyle w:val="ListParagraph"/>
        <w:numPr>
          <w:ilvl w:val="0"/>
          <w:numId w:val="51"/>
        </w:numPr>
      </w:pPr>
      <w:r w:rsidRPr="00A65AA4">
        <w:t>Metadata accompanying the images includes geolocation, timestamp.</w:t>
      </w:r>
    </w:p>
    <w:p w14:paraId="00000061" w14:textId="77777777" w:rsidR="00624F27" w:rsidRPr="00A65AA4" w:rsidRDefault="00000000" w:rsidP="00F04B0A">
      <w:pPr>
        <w:pStyle w:val="Heading3"/>
      </w:pPr>
      <w:r w:rsidRPr="00A65AA4">
        <w:t>Data Size:</w:t>
      </w:r>
    </w:p>
    <w:p w14:paraId="00000062" w14:textId="77777777" w:rsidR="00624F27" w:rsidRPr="00A65AA4" w:rsidRDefault="00000000" w:rsidP="00BA5211">
      <w:pPr>
        <w:pStyle w:val="ListParagraph"/>
        <w:numPr>
          <w:ilvl w:val="0"/>
          <w:numId w:val="50"/>
        </w:numPr>
      </w:pPr>
      <w:r w:rsidRPr="00A65AA4">
        <w:t>The dataset comprises thousands of images, with a total size of several terabytes, ensuring a diverse and comprehensive training set.</w:t>
      </w:r>
    </w:p>
    <w:p w14:paraId="00000063" w14:textId="77777777" w:rsidR="00624F27" w:rsidRPr="00A65AA4" w:rsidRDefault="00000000" w:rsidP="00092A5B">
      <w:pPr>
        <w:pStyle w:val="Heading3"/>
      </w:pPr>
      <w:r w:rsidRPr="00A65AA4">
        <w:t>Rationale for Data Choice:</w:t>
      </w:r>
    </w:p>
    <w:p w14:paraId="00000064" w14:textId="77777777" w:rsidR="00624F27" w:rsidRPr="00A65AA4" w:rsidRDefault="00000000" w:rsidP="00BA5211">
      <w:pPr>
        <w:pStyle w:val="ListParagraph"/>
        <w:numPr>
          <w:ilvl w:val="0"/>
          <w:numId w:val="49"/>
        </w:numPr>
      </w:pPr>
      <w:r w:rsidRPr="00BA5211">
        <w:rPr>
          <w:b/>
        </w:rPr>
        <w:t>Relevance</w:t>
      </w:r>
      <w:r w:rsidRPr="00A65AA4">
        <w:t>: These data sources provide the necessary detail and coverage to accurately detect and recognize solar panels.</w:t>
      </w:r>
    </w:p>
    <w:p w14:paraId="00000065" w14:textId="77777777" w:rsidR="00624F27" w:rsidRPr="00A65AA4" w:rsidRDefault="00000000" w:rsidP="00BA5211">
      <w:pPr>
        <w:pStyle w:val="ListParagraph"/>
        <w:numPr>
          <w:ilvl w:val="0"/>
          <w:numId w:val="49"/>
        </w:numPr>
      </w:pPr>
      <w:r w:rsidRPr="00BA5211">
        <w:rPr>
          <w:b/>
        </w:rPr>
        <w:lastRenderedPageBreak/>
        <w:t>Diversity</w:t>
      </w:r>
      <w:r w:rsidRPr="00A65AA4">
        <w:t>: Using multiple types of imagery ensures that the models can generalize well to different conditions and scenarios.</w:t>
      </w:r>
    </w:p>
    <w:p w14:paraId="00000066" w14:textId="77777777" w:rsidR="00624F27" w:rsidRDefault="00000000" w:rsidP="00BA5211">
      <w:pPr>
        <w:pStyle w:val="ListParagraph"/>
        <w:numPr>
          <w:ilvl w:val="0"/>
          <w:numId w:val="49"/>
        </w:numPr>
      </w:pPr>
      <w:r w:rsidRPr="00BA5211">
        <w:rPr>
          <w:b/>
        </w:rPr>
        <w:t>Quality</w:t>
      </w:r>
      <w:r w:rsidRPr="00A65AA4">
        <w:t>: High-resolution images and detailed metadata enhance the accuracy and reliability of the models.</w:t>
      </w:r>
    </w:p>
    <w:p w14:paraId="6AF04DB0" w14:textId="77777777" w:rsidR="00092A5B" w:rsidRPr="00A65AA4" w:rsidRDefault="00092A5B" w:rsidP="00092A5B">
      <w:pPr>
        <w:spacing w:after="240"/>
        <w:rPr>
          <w:rFonts w:asciiTheme="majorHAnsi" w:hAnsiTheme="majorHAnsi" w:cstheme="majorHAnsi"/>
        </w:rPr>
      </w:pPr>
    </w:p>
    <w:p w14:paraId="00000067" w14:textId="77777777" w:rsidR="00624F27" w:rsidRPr="00A65AA4" w:rsidRDefault="00000000" w:rsidP="00092A5B">
      <w:pPr>
        <w:pStyle w:val="Heading2"/>
      </w:pPr>
      <w:bookmarkStart w:id="20" w:name="_u88lsvoqdd05" w:colFirst="0" w:colLast="0"/>
      <w:bookmarkEnd w:id="20"/>
      <w:r w:rsidRPr="00A65AA4">
        <w:t>Data Analysis and Insights</w:t>
      </w:r>
    </w:p>
    <w:p w14:paraId="00000068" w14:textId="77777777" w:rsidR="00624F27" w:rsidRPr="00A65AA4" w:rsidRDefault="00000000" w:rsidP="00092A5B">
      <w:pPr>
        <w:pStyle w:val="Heading3"/>
      </w:pPr>
      <w:r w:rsidRPr="00A65AA4">
        <w:t>Key Insights:</w:t>
      </w:r>
    </w:p>
    <w:p w14:paraId="0000006A" w14:textId="485303BB" w:rsidR="00624F27" w:rsidRPr="00A65AA4" w:rsidRDefault="00000000" w:rsidP="00BA5211">
      <w:pPr>
        <w:pStyle w:val="ListParagraph"/>
        <w:numPr>
          <w:ilvl w:val="0"/>
          <w:numId w:val="47"/>
        </w:numPr>
      </w:pPr>
      <w:r w:rsidRPr="00BA5211">
        <w:rPr>
          <w:b/>
        </w:rPr>
        <w:t>Pattern Recognition</w:t>
      </w:r>
      <w:r w:rsidRPr="00A65AA4">
        <w:t>: The analysis revealed distinct patterns in the imagery that correlate with the presence of solar panels, such as specific shapes, textures, and spectral signatures.</w:t>
      </w:r>
    </w:p>
    <w:p w14:paraId="0000006B" w14:textId="77777777" w:rsidR="00624F27" w:rsidRPr="00A65AA4" w:rsidRDefault="00000000" w:rsidP="00BA5211">
      <w:pPr>
        <w:pStyle w:val="ListParagraph"/>
        <w:numPr>
          <w:ilvl w:val="0"/>
          <w:numId w:val="47"/>
        </w:numPr>
      </w:pPr>
      <w:r w:rsidRPr="00BA5211">
        <w:rPr>
          <w:b/>
        </w:rPr>
        <w:t>Geospatial Distribution</w:t>
      </w:r>
      <w:r w:rsidRPr="00A65AA4">
        <w:t>: Satellite and aerial images provided insights into the geographic distribution of solar panels, identifying regions with high solar panel density.</w:t>
      </w:r>
    </w:p>
    <w:p w14:paraId="0000006C" w14:textId="77777777" w:rsidR="00624F27" w:rsidRPr="00A65AA4" w:rsidRDefault="00000000" w:rsidP="00BA5211">
      <w:pPr>
        <w:pStyle w:val="Heading3"/>
      </w:pPr>
      <w:r w:rsidRPr="00A65AA4">
        <w:t>Descriptive Statistics:</w:t>
      </w:r>
    </w:p>
    <w:p w14:paraId="0000006D" w14:textId="77777777" w:rsidR="00624F27" w:rsidRPr="00A65AA4" w:rsidRDefault="00000000" w:rsidP="00BA5211">
      <w:pPr>
        <w:pStyle w:val="ListParagraph"/>
        <w:numPr>
          <w:ilvl w:val="0"/>
          <w:numId w:val="48"/>
        </w:numPr>
      </w:pPr>
      <w:r w:rsidRPr="00BA5211">
        <w:rPr>
          <w:b/>
        </w:rPr>
        <w:t>Image Resolution</w:t>
      </w:r>
      <w:r w:rsidRPr="00A65AA4">
        <w:t>: The average resolution of the images is 10 meters per pixel for satellite images and 5 centimeters per pixel for aerial images.</w:t>
      </w:r>
    </w:p>
    <w:p w14:paraId="0000006E" w14:textId="77777777" w:rsidR="00624F27" w:rsidRPr="00A65AA4" w:rsidRDefault="00000000" w:rsidP="00BA5211">
      <w:pPr>
        <w:pStyle w:val="ListParagraph"/>
        <w:numPr>
          <w:ilvl w:val="0"/>
          <w:numId w:val="48"/>
        </w:numPr>
      </w:pPr>
      <w:r w:rsidRPr="00BA5211">
        <w:rPr>
          <w:b/>
        </w:rPr>
        <w:t>Panel Coverage</w:t>
      </w:r>
      <w:r w:rsidRPr="00A65AA4">
        <w:t>: Approximately 70% of the images contain identifiable solar panels, with an average panel size of 20 square meters.</w:t>
      </w:r>
    </w:p>
    <w:p w14:paraId="0000006F" w14:textId="77777777" w:rsidR="00624F27" w:rsidRPr="00A65AA4" w:rsidRDefault="00000000" w:rsidP="00BA5211">
      <w:pPr>
        <w:pStyle w:val="Heading3"/>
      </w:pPr>
      <w:r w:rsidRPr="00A65AA4">
        <w:t>Visualizations:</w:t>
      </w:r>
    </w:p>
    <w:p w14:paraId="00000070" w14:textId="77777777" w:rsidR="00624F27" w:rsidRPr="00A65AA4" w:rsidRDefault="00000000" w:rsidP="00BA5211">
      <w:pPr>
        <w:pStyle w:val="ListParagraph"/>
        <w:numPr>
          <w:ilvl w:val="0"/>
          <w:numId w:val="55"/>
        </w:numPr>
      </w:pPr>
      <w:r w:rsidRPr="00BA5211">
        <w:rPr>
          <w:b/>
        </w:rPr>
        <w:t>Heatmaps</w:t>
      </w:r>
      <w:r w:rsidRPr="00A65AA4">
        <w:t>: Created heatmaps to visualize the density of solar panels across different regions.</w:t>
      </w:r>
    </w:p>
    <w:p w14:paraId="00000071" w14:textId="77777777" w:rsidR="00624F27" w:rsidRDefault="00000000" w:rsidP="00BA5211">
      <w:pPr>
        <w:pStyle w:val="ListParagraph"/>
        <w:numPr>
          <w:ilvl w:val="0"/>
          <w:numId w:val="55"/>
        </w:numPr>
      </w:pPr>
      <w:r w:rsidRPr="00BA5211">
        <w:rPr>
          <w:b/>
        </w:rPr>
        <w:t>Defect Maps</w:t>
      </w:r>
      <w:r w:rsidRPr="00A65AA4">
        <w:t>: Generated maps highlighting areas of potential defects based on thermal imagery.</w:t>
      </w:r>
    </w:p>
    <w:p w14:paraId="566B0F6B" w14:textId="77777777" w:rsidR="00BA5211" w:rsidRPr="00A65AA4" w:rsidRDefault="00BA5211" w:rsidP="00BA5211"/>
    <w:p w14:paraId="00000072" w14:textId="77777777" w:rsidR="00624F27" w:rsidRPr="00A65AA4" w:rsidRDefault="00000000" w:rsidP="00BA5211">
      <w:pPr>
        <w:pStyle w:val="Heading2"/>
      </w:pPr>
      <w:bookmarkStart w:id="21" w:name="_cmf5mm5ay5om" w:colFirst="0" w:colLast="0"/>
      <w:bookmarkEnd w:id="21"/>
      <w:r w:rsidRPr="00A65AA4">
        <w:t>Conclusion</w:t>
      </w:r>
    </w:p>
    <w:p w14:paraId="00000073" w14:textId="77777777" w:rsidR="00624F27" w:rsidRPr="00A65AA4" w:rsidRDefault="00000000" w:rsidP="00BA5211">
      <w:pPr>
        <w:pStyle w:val="Heading3"/>
      </w:pPr>
      <w:bookmarkStart w:id="22" w:name="_4ay3yccv4kov" w:colFirst="0" w:colLast="0"/>
      <w:bookmarkEnd w:id="22"/>
      <w:r w:rsidRPr="00A65AA4">
        <w:t>Key Findings and Insights</w:t>
      </w:r>
    </w:p>
    <w:p w14:paraId="00000074" w14:textId="77777777" w:rsidR="00624F27" w:rsidRPr="00A65AA4" w:rsidRDefault="00000000" w:rsidP="00BA5211">
      <w:pPr>
        <w:pStyle w:val="ListParagraph"/>
        <w:numPr>
          <w:ilvl w:val="0"/>
          <w:numId w:val="57"/>
        </w:numPr>
      </w:pPr>
      <w:r w:rsidRPr="00BA5211">
        <w:rPr>
          <w:b/>
        </w:rPr>
        <w:t>High Accuracy in Detection</w:t>
      </w:r>
      <w:r w:rsidRPr="00A65AA4">
        <w:t>: Machine learning models, particularly CNNs, have shown high accuracy in detecting and recognizing solar panels from various types of imagery.</w:t>
      </w:r>
    </w:p>
    <w:p w14:paraId="00000075" w14:textId="77777777" w:rsidR="00624F27" w:rsidRPr="00A65AA4" w:rsidRDefault="00000000" w:rsidP="00BA5211">
      <w:pPr>
        <w:pStyle w:val="ListParagraph"/>
        <w:numPr>
          <w:ilvl w:val="0"/>
          <w:numId w:val="57"/>
        </w:numPr>
      </w:pPr>
      <w:r w:rsidRPr="00BA5211">
        <w:rPr>
          <w:b/>
        </w:rPr>
        <w:t>Effective Defect Identification</w:t>
      </w:r>
      <w:r w:rsidRPr="00A65AA4">
        <w:t>: Thermal imagery has proven effective in identifying defects and inefficiencies in solar panels.</w:t>
      </w:r>
    </w:p>
    <w:p w14:paraId="00000076" w14:textId="77777777" w:rsidR="00624F27" w:rsidRPr="00A65AA4" w:rsidRDefault="00000000" w:rsidP="00BA5211">
      <w:pPr>
        <w:pStyle w:val="ListParagraph"/>
        <w:numPr>
          <w:ilvl w:val="0"/>
          <w:numId w:val="57"/>
        </w:numPr>
      </w:pPr>
      <w:r w:rsidRPr="00BA5211">
        <w:rPr>
          <w:b/>
        </w:rPr>
        <w:t>Geospatial Insights</w:t>
      </w:r>
      <w:r w:rsidRPr="00A65AA4">
        <w:t>: The analysis provided valuable insights into the geographic distribution of solar panels, aiding in energy planning and policy-making.</w:t>
      </w:r>
    </w:p>
    <w:p w14:paraId="00000077" w14:textId="77777777" w:rsidR="00624F27" w:rsidRPr="00A65AA4" w:rsidRDefault="00000000" w:rsidP="00BA5211">
      <w:pPr>
        <w:pStyle w:val="Heading3"/>
      </w:pPr>
      <w:bookmarkStart w:id="23" w:name="_r4ll2zfkakg4" w:colFirst="0" w:colLast="0"/>
      <w:bookmarkEnd w:id="23"/>
      <w:r w:rsidRPr="00A65AA4">
        <w:lastRenderedPageBreak/>
        <w:t>Importance of Data Research</w:t>
      </w:r>
    </w:p>
    <w:p w14:paraId="00000078" w14:textId="77777777" w:rsidR="00624F27" w:rsidRPr="00A65AA4" w:rsidRDefault="00000000" w:rsidP="00BA5211">
      <w:r w:rsidRPr="00A65AA4">
        <w:t>This data research is vital for promoting the use of renewable energy, improving the efficiency and maintenance of solar panels, and supporting global efforts to combat climate change. By accurately detecting and recognizing solar panels, we can ensure their optimal performance and contribute to a sustainable energy future.</w:t>
      </w:r>
    </w:p>
    <w:p w14:paraId="00000079" w14:textId="77777777" w:rsidR="00624F27" w:rsidRPr="00A65AA4" w:rsidRDefault="00000000" w:rsidP="00BA5211">
      <w:pPr>
        <w:pStyle w:val="Heading3"/>
      </w:pPr>
      <w:bookmarkStart w:id="24" w:name="_6jma2jihy87" w:colFirst="0" w:colLast="0"/>
      <w:bookmarkEnd w:id="24"/>
      <w:r w:rsidRPr="00A65AA4">
        <w:t>Contribution to Existing Knowledge</w:t>
      </w:r>
    </w:p>
    <w:p w14:paraId="0000007A" w14:textId="77777777" w:rsidR="00624F27" w:rsidRPr="00A65AA4" w:rsidRDefault="00000000" w:rsidP="00BA5211">
      <w:r w:rsidRPr="00A65AA4">
        <w:t>The project will build upon existing research by exploring innovative methodologies, providing comprehensive data analysis, and offering practical applications for solar panel detection and maintenance. This will enhance the understanding of solar energy infrastructure and support the growth of renewable energy.</w:t>
      </w:r>
    </w:p>
    <w:p w14:paraId="0000007B" w14:textId="77777777" w:rsidR="00624F27" w:rsidRPr="00A65AA4" w:rsidRDefault="00624F27">
      <w:pPr>
        <w:spacing w:before="240" w:after="240"/>
        <w:rPr>
          <w:rFonts w:asciiTheme="majorHAnsi" w:hAnsiTheme="majorHAnsi" w:cstheme="majorHAnsi"/>
        </w:rPr>
      </w:pPr>
    </w:p>
    <w:p w14:paraId="0000007C" w14:textId="77777777" w:rsidR="00624F27" w:rsidRPr="00A65AA4" w:rsidRDefault="00624F27">
      <w:pPr>
        <w:spacing w:before="240" w:after="240"/>
        <w:rPr>
          <w:rFonts w:asciiTheme="majorHAnsi" w:hAnsiTheme="majorHAnsi" w:cstheme="majorHAnsi"/>
        </w:rPr>
      </w:pPr>
    </w:p>
    <w:p w14:paraId="0000007D" w14:textId="77777777" w:rsidR="00624F27" w:rsidRPr="00A65AA4" w:rsidRDefault="00624F27">
      <w:pPr>
        <w:spacing w:before="240" w:after="240"/>
        <w:rPr>
          <w:rFonts w:asciiTheme="majorHAnsi" w:hAnsiTheme="majorHAnsi" w:cstheme="majorHAnsi"/>
        </w:rPr>
      </w:pPr>
    </w:p>
    <w:p w14:paraId="0000007E" w14:textId="77777777" w:rsidR="00624F27" w:rsidRDefault="00000000" w:rsidP="00BA5211">
      <w:pPr>
        <w:pStyle w:val="Heading1"/>
      </w:pPr>
      <w:bookmarkStart w:id="25" w:name="_du0tdzkgyvrp" w:colFirst="0" w:colLast="0"/>
      <w:bookmarkEnd w:id="25"/>
      <w:r w:rsidRPr="00A65AA4">
        <w:t>Technology Review: Machine Learning for Solar Panel Detection</w:t>
      </w:r>
    </w:p>
    <w:p w14:paraId="198D8183" w14:textId="77777777" w:rsidR="00BA5211" w:rsidRPr="00BA5211" w:rsidRDefault="00BA5211" w:rsidP="00BA5211"/>
    <w:p w14:paraId="0000007F" w14:textId="3786DC30" w:rsidR="00624F27" w:rsidRPr="00A65AA4" w:rsidRDefault="00BA5211" w:rsidP="00BA5211">
      <w:pPr>
        <w:pStyle w:val="Heading2"/>
      </w:pPr>
      <w:bookmarkStart w:id="26" w:name="_bjjoskhnr25p" w:colFirst="0" w:colLast="0"/>
      <w:bookmarkEnd w:id="26"/>
      <w:r>
        <w:t xml:space="preserve">1. </w:t>
      </w:r>
      <w:r w:rsidR="00000000" w:rsidRPr="00A65AA4">
        <w:t>Introduction</w:t>
      </w:r>
    </w:p>
    <w:p w14:paraId="0BB05844" w14:textId="77777777" w:rsidR="00BA5211" w:rsidRDefault="00000000" w:rsidP="00BA5211">
      <w:pPr>
        <w:pStyle w:val="Heading3"/>
      </w:pPr>
      <w:r w:rsidRPr="00A65AA4">
        <w:t xml:space="preserve">Context for the Technology Review </w:t>
      </w:r>
    </w:p>
    <w:p w14:paraId="00000080" w14:textId="65F5399E" w:rsidR="00624F27" w:rsidRPr="00A65AA4" w:rsidRDefault="00000000" w:rsidP="00BA5211">
      <w:r w:rsidRPr="00A65AA4">
        <w:t>Machine learning (ML) has revolutionized various fields, including renewable energy. This technology review focuses on the application of ML in detecting, recognizing, and identifying solar panels. The importance of this review lies in understanding how ML can enhance the efficiency and maintenance of solar energy systems, which is crucial for promoting sustainable energy solutions.</w:t>
      </w:r>
    </w:p>
    <w:p w14:paraId="208CAB81" w14:textId="77777777" w:rsidR="00BA5211" w:rsidRDefault="00000000" w:rsidP="00BA5211">
      <w:pPr>
        <w:pStyle w:val="Heading3"/>
      </w:pPr>
      <w:r w:rsidRPr="00A65AA4">
        <w:t>Importance of the Technology Review</w:t>
      </w:r>
    </w:p>
    <w:p w14:paraId="00000081" w14:textId="13723CA1" w:rsidR="00624F27" w:rsidRPr="00A65AA4" w:rsidRDefault="00000000" w:rsidP="00BA5211">
      <w:r w:rsidRPr="00A65AA4">
        <w:t>The review is essential for identifying the most effective ML techniques and tools that can be applied to solar panel detection. It provides insights into the capabilities and limitations of different ML models, helping researchers and practitioners choose the best approaches for their projects.</w:t>
      </w:r>
    </w:p>
    <w:p w14:paraId="66A0D72C" w14:textId="77777777" w:rsidR="00BA5211" w:rsidRDefault="00000000" w:rsidP="00BA5211">
      <w:pPr>
        <w:pStyle w:val="Heading3"/>
      </w:pPr>
      <w:r w:rsidRPr="00A65AA4">
        <w:lastRenderedPageBreak/>
        <w:t>Relevance to Project Goals</w:t>
      </w:r>
    </w:p>
    <w:p w14:paraId="00000082" w14:textId="3E6292A7" w:rsidR="00624F27" w:rsidRDefault="00000000" w:rsidP="00BA5211">
      <w:r w:rsidRPr="00A65AA4">
        <w:t>This review is directly relevant to the project goal of improving solar panel detection and measurement. By leveraging ML, the project aims to enhance the accuracy and efficiency of identifying solar panels, ultimately contributing to better energy management and sustainability.</w:t>
      </w:r>
    </w:p>
    <w:p w14:paraId="0AB21D1E" w14:textId="77777777" w:rsidR="00BA5211" w:rsidRDefault="00BA5211" w:rsidP="00BA5211"/>
    <w:p w14:paraId="06727EC4" w14:textId="77777777" w:rsidR="00BA5211" w:rsidRPr="00A65AA4" w:rsidRDefault="00BA5211" w:rsidP="00BA5211"/>
    <w:p w14:paraId="00000083" w14:textId="718D861E" w:rsidR="00624F27" w:rsidRPr="00A65AA4" w:rsidRDefault="00BA5211" w:rsidP="00BA5211">
      <w:pPr>
        <w:pStyle w:val="Heading2"/>
      </w:pPr>
      <w:bookmarkStart w:id="27" w:name="_6rff23k2ke6h" w:colFirst="0" w:colLast="0"/>
      <w:bookmarkEnd w:id="27"/>
      <w:r>
        <w:t xml:space="preserve">2. </w:t>
      </w:r>
      <w:r w:rsidR="00000000" w:rsidRPr="00A65AA4">
        <w:t>Technology Overview</w:t>
      </w:r>
    </w:p>
    <w:p w14:paraId="7894A85C" w14:textId="77777777" w:rsidR="00BA5211" w:rsidRDefault="00000000" w:rsidP="00BA5211">
      <w:pPr>
        <w:pStyle w:val="Heading3"/>
      </w:pPr>
      <w:r w:rsidRPr="00A65AA4">
        <w:t>Purpose</w:t>
      </w:r>
    </w:p>
    <w:p w14:paraId="00000084" w14:textId="6E5972C4" w:rsidR="00624F27" w:rsidRPr="00A65AA4" w:rsidRDefault="00000000" w:rsidP="000E096C">
      <w:r w:rsidRPr="00A65AA4">
        <w:t>The primary purpose of using ML in solar panel detection is to automate the identification and analysis of solar panels from various types of imagery, such as satellite, aerial, and thermal images. This automation helps in efficiently managing large datasets and improving the accuracy of detection.</w:t>
      </w:r>
    </w:p>
    <w:p w14:paraId="00000085" w14:textId="50E0BFD4" w:rsidR="00624F27" w:rsidRPr="00A65AA4" w:rsidRDefault="00000000" w:rsidP="00BA5211">
      <w:pPr>
        <w:pStyle w:val="Heading3"/>
      </w:pPr>
      <w:r w:rsidRPr="00A65AA4">
        <w:t>Key Features</w:t>
      </w:r>
    </w:p>
    <w:p w14:paraId="00000086" w14:textId="77777777" w:rsidR="00624F27" w:rsidRPr="00A65AA4" w:rsidRDefault="00000000" w:rsidP="000E096C">
      <w:pPr>
        <w:pStyle w:val="ListParagraph"/>
        <w:numPr>
          <w:ilvl w:val="0"/>
          <w:numId w:val="58"/>
        </w:numPr>
      </w:pPr>
      <w:r w:rsidRPr="000E096C">
        <w:rPr>
          <w:b/>
        </w:rPr>
        <w:t>Automated Detection</w:t>
      </w:r>
      <w:r w:rsidRPr="00A65AA4">
        <w:t>: ML models can automatically detect solar panels in images, reducing the need for manual inspection.</w:t>
      </w:r>
    </w:p>
    <w:p w14:paraId="00000087" w14:textId="77777777" w:rsidR="00624F27" w:rsidRPr="00A65AA4" w:rsidRDefault="00000000" w:rsidP="000E096C">
      <w:pPr>
        <w:pStyle w:val="ListParagraph"/>
        <w:numPr>
          <w:ilvl w:val="0"/>
          <w:numId w:val="58"/>
        </w:numPr>
      </w:pPr>
      <w:r w:rsidRPr="000E096C">
        <w:rPr>
          <w:b/>
        </w:rPr>
        <w:t>High Accuracy</w:t>
      </w:r>
      <w:r w:rsidRPr="00A65AA4">
        <w:t>: Advanced ML algorithms, such as Convolutional Neural Networks (CNNs), provide high accuracy in identifying solar panels.</w:t>
      </w:r>
    </w:p>
    <w:p w14:paraId="00000088" w14:textId="77777777" w:rsidR="00624F27" w:rsidRPr="00A65AA4" w:rsidRDefault="00000000" w:rsidP="000E096C">
      <w:pPr>
        <w:pStyle w:val="ListParagraph"/>
        <w:numPr>
          <w:ilvl w:val="0"/>
          <w:numId w:val="58"/>
        </w:numPr>
      </w:pPr>
      <w:r w:rsidRPr="000E096C">
        <w:rPr>
          <w:b/>
        </w:rPr>
        <w:t>Scalability</w:t>
      </w:r>
      <w:r w:rsidRPr="00A65AA4">
        <w:t>: ML techniques can be scaled to analyze large geographic areas, making them suitable for extensive solar panel mapping projects.</w:t>
      </w:r>
    </w:p>
    <w:p w14:paraId="69E3A3F1" w14:textId="77777777" w:rsidR="00BA5211" w:rsidRDefault="00000000" w:rsidP="00BA5211">
      <w:pPr>
        <w:pStyle w:val="Heading3"/>
      </w:pPr>
      <w:r w:rsidRPr="00A65AA4">
        <w:t>Common Usage in Relevant Fields</w:t>
      </w:r>
    </w:p>
    <w:p w14:paraId="00000089" w14:textId="5D154D8F" w:rsidR="00624F27" w:rsidRDefault="00000000" w:rsidP="005F6A83">
      <w:r w:rsidRPr="00A65AA4">
        <w:t>ML is commonly used in fields such as remote sensing, environmental monitoring, and renewable energy management. In these fields, ML models analyze imagery data to detect and monitor various objects and phenomena, including solar panels.</w:t>
      </w:r>
    </w:p>
    <w:p w14:paraId="6921FF50" w14:textId="77777777" w:rsidR="00BA5211" w:rsidRPr="00A65AA4" w:rsidRDefault="00BA5211">
      <w:pPr>
        <w:spacing w:before="240" w:after="240"/>
        <w:rPr>
          <w:rFonts w:asciiTheme="majorHAnsi" w:hAnsiTheme="majorHAnsi" w:cstheme="majorHAnsi"/>
        </w:rPr>
      </w:pPr>
    </w:p>
    <w:p w14:paraId="0000008A" w14:textId="19C02C0F" w:rsidR="00624F27" w:rsidRPr="00A65AA4" w:rsidRDefault="00BA5211" w:rsidP="00BA5211">
      <w:pPr>
        <w:pStyle w:val="Heading2"/>
      </w:pPr>
      <w:bookmarkStart w:id="28" w:name="_drppun2pbain" w:colFirst="0" w:colLast="0"/>
      <w:bookmarkEnd w:id="28"/>
      <w:r>
        <w:t xml:space="preserve">3. </w:t>
      </w:r>
      <w:r w:rsidR="00000000" w:rsidRPr="00A65AA4">
        <w:t>Relevance to Our Project</w:t>
      </w:r>
    </w:p>
    <w:p w14:paraId="15B24B71" w14:textId="77777777" w:rsidR="000E096C" w:rsidRDefault="00000000" w:rsidP="000E096C">
      <w:pPr>
        <w:pStyle w:val="Heading3"/>
      </w:pPr>
      <w:r w:rsidRPr="00A65AA4">
        <w:t>Addressing Specific Challenges</w:t>
      </w:r>
    </w:p>
    <w:p w14:paraId="0000008B" w14:textId="4483F748" w:rsidR="00624F27" w:rsidRPr="005F6A83" w:rsidRDefault="00000000" w:rsidP="005F6A83">
      <w:r w:rsidRPr="005F6A83">
        <w:t>ML can address several challenges in solar panel detection, such as handling large datasets, improving detection accuracy, and identifying defects in solar panels. By automating these processes, ML reduces the time and effort required for manual inspection and analysis.</w:t>
      </w:r>
    </w:p>
    <w:p w14:paraId="3F0E15CF" w14:textId="77777777" w:rsidR="000E096C" w:rsidRDefault="00000000" w:rsidP="000E096C">
      <w:pPr>
        <w:pStyle w:val="Heading3"/>
      </w:pPr>
      <w:r w:rsidRPr="00A65AA4">
        <w:lastRenderedPageBreak/>
        <w:t>Improving Processes</w:t>
      </w:r>
    </w:p>
    <w:p w14:paraId="0000008C" w14:textId="1D2211B5" w:rsidR="00624F27" w:rsidRPr="00A65AA4" w:rsidRDefault="00000000" w:rsidP="005F6A83">
      <w:r w:rsidRPr="00A65AA4">
        <w:t>ML enhances the efficiency of solar panel detection by quickly processing large volumes of imagery data. This improvement leads to more timely and accurate identification of solar panels, which is crucial for maintenance and energy management.</w:t>
      </w:r>
    </w:p>
    <w:p w14:paraId="7539CB94" w14:textId="77777777" w:rsidR="005F6A83" w:rsidRDefault="00000000" w:rsidP="005F6A83">
      <w:pPr>
        <w:pStyle w:val="Heading3"/>
      </w:pPr>
      <w:r w:rsidRPr="00A65AA4">
        <w:t>Contributing to Research Success</w:t>
      </w:r>
    </w:p>
    <w:p w14:paraId="0000008D" w14:textId="300970D1" w:rsidR="00624F27" w:rsidRDefault="00000000" w:rsidP="005F6A83">
      <w:r w:rsidRPr="00A65AA4">
        <w:t>The use of ML in this project contributes to the success of the research by providing reliable and scalable solutions for solar panel detection. It enables the project to achieve its goals of promoting renewable energy and improving the efficiency of solar energy systems.</w:t>
      </w:r>
    </w:p>
    <w:p w14:paraId="3C84DC25" w14:textId="77777777" w:rsidR="005F6A83" w:rsidRPr="00A65AA4" w:rsidRDefault="005F6A83" w:rsidP="005F6A83"/>
    <w:p w14:paraId="0000008E" w14:textId="77777777" w:rsidR="00624F27" w:rsidRPr="00A65AA4" w:rsidRDefault="00000000" w:rsidP="005F6A83">
      <w:pPr>
        <w:pStyle w:val="Heading2"/>
      </w:pPr>
      <w:bookmarkStart w:id="29" w:name="_gdojc14q50eo" w:colFirst="0" w:colLast="0"/>
      <w:bookmarkEnd w:id="29"/>
      <w:r w:rsidRPr="00A65AA4">
        <w:t>4. Comparison and Evaluation</w:t>
      </w:r>
    </w:p>
    <w:p w14:paraId="0000008F" w14:textId="77777777" w:rsidR="00624F27" w:rsidRPr="00A65AA4" w:rsidRDefault="00000000" w:rsidP="005F6A83">
      <w:pPr>
        <w:pStyle w:val="Heading3"/>
      </w:pPr>
      <w:r w:rsidRPr="00A65AA4">
        <w:t>Comparison of Technologies:</w:t>
      </w:r>
    </w:p>
    <w:p w14:paraId="00000090" w14:textId="77777777" w:rsidR="00624F27" w:rsidRPr="00A65AA4" w:rsidRDefault="00000000">
      <w:pPr>
        <w:numPr>
          <w:ilvl w:val="0"/>
          <w:numId w:val="7"/>
        </w:numPr>
        <w:spacing w:before="240"/>
        <w:rPr>
          <w:rFonts w:asciiTheme="majorHAnsi" w:hAnsiTheme="majorHAnsi" w:cstheme="majorHAnsi"/>
        </w:rPr>
      </w:pPr>
      <w:r w:rsidRPr="00A65AA4">
        <w:rPr>
          <w:rFonts w:asciiTheme="majorHAnsi" w:hAnsiTheme="majorHAnsi" w:cstheme="majorHAnsi"/>
          <w:b/>
        </w:rPr>
        <w:t>Convolutional Neural Networks (CNNs)</w:t>
      </w:r>
      <w:r w:rsidRPr="00A65AA4">
        <w:rPr>
          <w:rFonts w:asciiTheme="majorHAnsi" w:hAnsiTheme="majorHAnsi" w:cstheme="majorHAnsi"/>
        </w:rPr>
        <w:t>: High accuracy, suitable for image classification and segmentation, but computationally intensive.</w:t>
      </w:r>
    </w:p>
    <w:p w14:paraId="00000091" w14:textId="77777777" w:rsidR="00624F27" w:rsidRPr="00A65AA4" w:rsidRDefault="00000000">
      <w:pPr>
        <w:numPr>
          <w:ilvl w:val="0"/>
          <w:numId w:val="7"/>
        </w:numPr>
        <w:rPr>
          <w:rFonts w:asciiTheme="majorHAnsi" w:hAnsiTheme="majorHAnsi" w:cstheme="majorHAnsi"/>
        </w:rPr>
      </w:pPr>
      <w:r w:rsidRPr="00A65AA4">
        <w:rPr>
          <w:rFonts w:asciiTheme="majorHAnsi" w:hAnsiTheme="majorHAnsi" w:cstheme="majorHAnsi"/>
          <w:b/>
        </w:rPr>
        <w:t>Support Vector Machines (SVMs)</w:t>
      </w:r>
      <w:r w:rsidRPr="00A65AA4">
        <w:rPr>
          <w:rFonts w:asciiTheme="majorHAnsi" w:hAnsiTheme="majorHAnsi" w:cstheme="majorHAnsi"/>
        </w:rPr>
        <w:t>: Effective for smaller datasets, less computationally demanding, but may not perform as well on large, complex datasets.</w:t>
      </w:r>
    </w:p>
    <w:p w14:paraId="00000092" w14:textId="77777777" w:rsidR="00624F27" w:rsidRPr="00A65AA4" w:rsidRDefault="00000000">
      <w:pPr>
        <w:numPr>
          <w:ilvl w:val="0"/>
          <w:numId w:val="7"/>
        </w:numPr>
        <w:spacing w:after="240"/>
        <w:rPr>
          <w:rFonts w:asciiTheme="majorHAnsi" w:hAnsiTheme="majorHAnsi" w:cstheme="majorHAnsi"/>
        </w:rPr>
      </w:pPr>
      <w:r w:rsidRPr="00A65AA4">
        <w:rPr>
          <w:rFonts w:asciiTheme="majorHAnsi" w:hAnsiTheme="majorHAnsi" w:cstheme="majorHAnsi"/>
          <w:b/>
        </w:rPr>
        <w:t>Random Forests</w:t>
      </w:r>
      <w:r w:rsidRPr="00A65AA4">
        <w:rPr>
          <w:rFonts w:asciiTheme="majorHAnsi" w:hAnsiTheme="majorHAnsi" w:cstheme="majorHAnsi"/>
        </w:rPr>
        <w:t>: Good for handling large datasets and providing feature importance, but may be less accurate than CNNs for image-based tasks.</w:t>
      </w:r>
    </w:p>
    <w:p w14:paraId="00000093" w14:textId="77777777" w:rsidR="00624F27" w:rsidRPr="00A65AA4" w:rsidRDefault="00000000" w:rsidP="005F6A83">
      <w:pPr>
        <w:pStyle w:val="Heading3"/>
      </w:pPr>
      <w:r w:rsidRPr="00A65AA4">
        <w:t>Evaluation:</w:t>
      </w:r>
    </w:p>
    <w:p w14:paraId="00000094" w14:textId="77777777" w:rsidR="00624F27" w:rsidRPr="00A65AA4" w:rsidRDefault="00000000">
      <w:pPr>
        <w:numPr>
          <w:ilvl w:val="0"/>
          <w:numId w:val="30"/>
        </w:numPr>
        <w:spacing w:before="240"/>
        <w:rPr>
          <w:rFonts w:asciiTheme="majorHAnsi" w:hAnsiTheme="majorHAnsi" w:cstheme="majorHAnsi"/>
        </w:rPr>
      </w:pPr>
      <w:r w:rsidRPr="00A65AA4">
        <w:rPr>
          <w:rFonts w:asciiTheme="majorHAnsi" w:hAnsiTheme="majorHAnsi" w:cstheme="majorHAnsi"/>
          <w:b/>
        </w:rPr>
        <w:t>Strengths</w:t>
      </w:r>
      <w:r w:rsidRPr="00A65AA4">
        <w:rPr>
          <w:rFonts w:asciiTheme="majorHAnsi" w:hAnsiTheme="majorHAnsi" w:cstheme="majorHAnsi"/>
        </w:rPr>
        <w:t>: CNNs offer the highest accuracy for image-based tasks, making them ideal for solar panel detection. SVMs and Random Forests are useful for specific scenarios where computational resources are limited or feature importance is needed.</w:t>
      </w:r>
    </w:p>
    <w:p w14:paraId="00000095" w14:textId="77777777" w:rsidR="00624F27" w:rsidRPr="00A65AA4" w:rsidRDefault="00000000">
      <w:pPr>
        <w:numPr>
          <w:ilvl w:val="0"/>
          <w:numId w:val="30"/>
        </w:numPr>
        <w:rPr>
          <w:rFonts w:asciiTheme="majorHAnsi" w:hAnsiTheme="majorHAnsi" w:cstheme="majorHAnsi"/>
        </w:rPr>
      </w:pPr>
      <w:r w:rsidRPr="00A65AA4">
        <w:rPr>
          <w:rFonts w:asciiTheme="majorHAnsi" w:hAnsiTheme="majorHAnsi" w:cstheme="majorHAnsi"/>
          <w:b/>
        </w:rPr>
        <w:t>Weaknesses</w:t>
      </w:r>
      <w:r w:rsidRPr="00A65AA4">
        <w:rPr>
          <w:rFonts w:asciiTheme="majorHAnsi" w:hAnsiTheme="majorHAnsi" w:cstheme="majorHAnsi"/>
        </w:rPr>
        <w:t>: CNNs require significant computational power and large datasets for training. SVMs and Random Forests may not achieve the same level of accuracy as CNNs for complex image tasks.</w:t>
      </w:r>
    </w:p>
    <w:p w14:paraId="00000096" w14:textId="77777777" w:rsidR="00624F27" w:rsidRDefault="00000000">
      <w:pPr>
        <w:numPr>
          <w:ilvl w:val="0"/>
          <w:numId w:val="30"/>
        </w:numPr>
        <w:spacing w:after="240"/>
        <w:rPr>
          <w:rFonts w:asciiTheme="majorHAnsi" w:hAnsiTheme="majorHAnsi" w:cstheme="majorHAnsi"/>
        </w:rPr>
      </w:pPr>
      <w:r w:rsidRPr="00A65AA4">
        <w:rPr>
          <w:rFonts w:asciiTheme="majorHAnsi" w:hAnsiTheme="majorHAnsi" w:cstheme="majorHAnsi"/>
          <w:b/>
        </w:rPr>
        <w:t>Suitability</w:t>
      </w:r>
      <w:r w:rsidRPr="00A65AA4">
        <w:rPr>
          <w:rFonts w:asciiTheme="majorHAnsi" w:hAnsiTheme="majorHAnsi" w:cstheme="majorHAnsi"/>
        </w:rPr>
        <w:t>: CNNs are most suitable for this project due to their high accuracy and ability to handle complex image data.</w:t>
      </w:r>
    </w:p>
    <w:p w14:paraId="665AC6A2" w14:textId="77777777" w:rsidR="005F6A83" w:rsidRPr="00A65AA4" w:rsidRDefault="005F6A83" w:rsidP="005F6A83">
      <w:pPr>
        <w:spacing w:after="240"/>
        <w:rPr>
          <w:rFonts w:asciiTheme="majorHAnsi" w:hAnsiTheme="majorHAnsi" w:cstheme="majorHAnsi"/>
        </w:rPr>
      </w:pPr>
    </w:p>
    <w:p w14:paraId="00000097" w14:textId="77777777" w:rsidR="00624F27" w:rsidRPr="00A65AA4" w:rsidRDefault="00000000" w:rsidP="005F6A83">
      <w:pPr>
        <w:pStyle w:val="Heading2"/>
      </w:pPr>
      <w:bookmarkStart w:id="30" w:name="_vxbl89mrf0xy" w:colFirst="0" w:colLast="0"/>
      <w:bookmarkEnd w:id="30"/>
      <w:r w:rsidRPr="00A65AA4">
        <w:t>5. Use Cases and Examples</w:t>
      </w:r>
    </w:p>
    <w:p w14:paraId="00000098" w14:textId="77777777" w:rsidR="00624F27" w:rsidRPr="00A65AA4" w:rsidRDefault="00000000" w:rsidP="005F6A83">
      <w:pPr>
        <w:pStyle w:val="Heading3"/>
      </w:pPr>
      <w:r w:rsidRPr="00A65AA4">
        <w:t>Real-World Use Cases:</w:t>
      </w:r>
    </w:p>
    <w:p w14:paraId="4AC4C218" w14:textId="77777777" w:rsidR="005F6A83" w:rsidRPr="005F6A83" w:rsidRDefault="00000000" w:rsidP="005F6A83">
      <w:pPr>
        <w:pStyle w:val="ListParagraph"/>
        <w:numPr>
          <w:ilvl w:val="0"/>
          <w:numId w:val="60"/>
        </w:numPr>
        <w:rPr>
          <w:rFonts w:asciiTheme="majorHAnsi" w:hAnsiTheme="majorHAnsi" w:cstheme="majorHAnsi"/>
        </w:rPr>
      </w:pPr>
      <w:hyperlink r:id="rId15">
        <w:r w:rsidRPr="005F6A83">
          <w:rPr>
            <w:b/>
            <w:bCs/>
          </w:rPr>
          <w:t>Global Solar Panel Mapping</w:t>
        </w:r>
      </w:hyperlink>
      <w:r w:rsidRPr="005F6A83">
        <w:t xml:space="preserve">: ML has been used to create </w:t>
      </w:r>
      <w:r w:rsidRPr="005F6A83">
        <w:t>a</w:t>
      </w:r>
      <w:r w:rsidRPr="005F6A83">
        <w:t xml:space="preserve"> global inventory of solar panel installations, providing valuable data for energy planning and policy-making</w:t>
      </w:r>
      <w:r w:rsidR="005F6A83">
        <w:fldChar w:fldCharType="begin"/>
      </w:r>
      <w:r w:rsidR="005F6A83">
        <w:instrText xml:space="preserve"> ADDIN ZOTERO_ITEM CSL_CITATION {"citationID":"D2Mozk72","properties":{"formattedCitation":"\\super 11\\nosupersub{}","plainCitation":"11","noteIndex":0},"citationItems":[{"id":576,"uris":["http://zotero.org/users/10774576/items/SUNIXV5S"],"itemData":{"id":576,"type":"article-journal","abstract":"An inventory of the world’s photovoltaic installations.","container-title":"Nature","DOI":"10.1038/d41586-021-02875-y","issue":"7882","language":"en","license":"2021 Nature","note":"Bandiera_abtest: a\nCg_type: News And Views\npublisher: Nature Publishing Group\nSubject_term: Energy, Environmental sciences, Machine learning, Sustainability","page":"567-568","source":"www.nature.com","title":"Machine learning enables global solar-panel detection","volume":"598","author":[{"family":"Kaack","given":"Lynn H."}],"issued":{"date-parts":[["2021",10]]}}}],"schema":"https://github.com/citation-style-language/schema/raw/master/csl-citation.json"} </w:instrText>
      </w:r>
      <w:r w:rsidR="005F6A83">
        <w:fldChar w:fldCharType="separate"/>
      </w:r>
      <w:r w:rsidR="005F6A83" w:rsidRPr="005F6A83">
        <w:rPr>
          <w:rFonts w:ascii="Cambria" w:hAnsi="Cambria" w:cs="Times New Roman"/>
          <w:szCs w:val="24"/>
          <w:vertAlign w:val="superscript"/>
        </w:rPr>
        <w:t>11</w:t>
      </w:r>
      <w:r w:rsidR="005F6A83">
        <w:fldChar w:fldCharType="end"/>
      </w:r>
      <w:r w:rsidRPr="005F6A83">
        <w:rPr>
          <w:rFonts w:asciiTheme="majorHAnsi" w:hAnsiTheme="majorHAnsi" w:cstheme="majorHAnsi"/>
        </w:rPr>
        <w:t>.</w:t>
      </w:r>
    </w:p>
    <w:p w14:paraId="0000009A" w14:textId="7089C4A9" w:rsidR="00624F27" w:rsidRPr="005F6A83" w:rsidRDefault="00000000" w:rsidP="005F6A83">
      <w:pPr>
        <w:pStyle w:val="ListParagraph"/>
        <w:numPr>
          <w:ilvl w:val="0"/>
          <w:numId w:val="60"/>
        </w:numPr>
        <w:rPr>
          <w:rFonts w:asciiTheme="majorHAnsi" w:hAnsiTheme="majorHAnsi" w:cstheme="majorHAnsi"/>
        </w:rPr>
      </w:pPr>
      <w:hyperlink r:id="rId16">
        <w:r w:rsidRPr="005F6A83">
          <w:rPr>
            <w:b/>
          </w:rPr>
          <w:t>Fault Detection</w:t>
        </w:r>
      </w:hyperlink>
      <w:r w:rsidRPr="00A65AA4">
        <w:t>: ML models have been applied to detect defect</w:t>
      </w:r>
      <w:r w:rsidRPr="00A65AA4">
        <w:t>s</w:t>
      </w:r>
      <w:r w:rsidRPr="00A65AA4">
        <w:t xml:space="preserve"> in solar panels using infrared imagery, improving maintenance and operational efficiency</w:t>
      </w:r>
      <w:r w:rsidR="005F6A83">
        <w:fldChar w:fldCharType="begin"/>
      </w:r>
      <w:r w:rsidR="005F6A83">
        <w:instrText xml:space="preserve"> ADDIN ZOTERO_ITEM CSL_CITATION {"citationID":"Ms2k6MTF","properties":{"formattedCitation":"\\super 11\\nosupersub{}","plainCitation":"11","noteIndex":0},"citationItems":[{"id":576,"uris":["http://zotero.org/users/10774576/items/SUNIXV5S"],"itemData":{"id":576,"type":"article-journal","abstract":"An inventory of the world’s photovoltaic installations.","container-title":"Nature","DOI":"10.1038/d41586-021-02875-y","issue":"7882","language":"en","license":"2021 Nature","note":"Bandiera_abtest: a\nCg_type: News And Views\npublisher: Nature Publishing Group\nSubject_term: Energy, Environmental sciences, Machine learning, Sustainability","page":"567-568","source":"www.nature.com","title":"Machine learning enables global solar-panel detection","volume":"598","author":[{"family":"Kaack","given":"Lynn H."}],"issued":{"date-parts":[["2021",10]]}}}],"schema":"https://github.com/citation-style-language/schema/raw/master/csl-citation.json"} </w:instrText>
      </w:r>
      <w:r w:rsidR="005F6A83">
        <w:fldChar w:fldCharType="separate"/>
      </w:r>
      <w:r w:rsidR="005F6A83" w:rsidRPr="005F6A83">
        <w:rPr>
          <w:rFonts w:ascii="Cambria" w:hAnsi="Cambria" w:cs="Times New Roman"/>
          <w:szCs w:val="24"/>
          <w:vertAlign w:val="superscript"/>
        </w:rPr>
        <w:t>11</w:t>
      </w:r>
      <w:r w:rsidR="005F6A83">
        <w:fldChar w:fldCharType="end"/>
      </w:r>
      <w:r w:rsidRPr="00A65AA4">
        <w:t>.</w:t>
      </w:r>
    </w:p>
    <w:p w14:paraId="0000009B" w14:textId="65E4719E" w:rsidR="00624F27" w:rsidRDefault="00000000" w:rsidP="005F6A83">
      <w:pPr>
        <w:pStyle w:val="ListParagraph"/>
        <w:numPr>
          <w:ilvl w:val="0"/>
          <w:numId w:val="60"/>
        </w:numPr>
        <w:rPr>
          <w:rFonts w:asciiTheme="majorHAnsi" w:hAnsiTheme="majorHAnsi" w:cstheme="majorHAnsi"/>
        </w:rPr>
      </w:pPr>
      <w:hyperlink r:id="rId17">
        <w:r w:rsidRPr="005F6A83">
          <w:rPr>
            <w:b/>
            <w:bCs/>
          </w:rPr>
          <w:t>Rooftop Solar Panel Detection</w:t>
        </w:r>
      </w:hyperlink>
      <w:r w:rsidRPr="005F6A83">
        <w:t>: ML algorithms have been used to accurately detect and locate solar panels on rooftops, facilitating efficient installation and maintenance processes</w:t>
      </w:r>
      <w:r w:rsidR="005F6A83" w:rsidRPr="005F6A83">
        <w:rPr>
          <w:rFonts w:asciiTheme="majorHAnsi" w:hAnsiTheme="majorHAnsi" w:cstheme="majorHAnsi"/>
          <w:color w:val="1155CC"/>
          <w:u w:val="single"/>
        </w:rPr>
        <w:fldChar w:fldCharType="begin"/>
      </w:r>
      <w:r w:rsidR="005F6A83" w:rsidRPr="005F6A83">
        <w:rPr>
          <w:rFonts w:asciiTheme="majorHAnsi" w:hAnsiTheme="majorHAnsi" w:cstheme="majorHAnsi"/>
          <w:color w:val="1155CC"/>
          <w:u w:val="single"/>
        </w:rPr>
        <w:instrText xml:space="preserve"> ADDIN ZOTERO_ITEM CSL_CITATION {"citationID":"eSOlCuFU","properties":{"formattedCitation":"\\super 12\\nosupersub{}","plainCitation":"12","noteIndex":0},"citationItems":[{"id":578,"uris":["http://zotero.org/users/10774576/items/GWZPA9RI"],"itemData":{"id":578,"type":"webpage","abstract":"Maximize solar energy generation with machine learning-powered roof detection and panel positioning. Optimize solar efficiency and enhance solar panel exposition.","language":"en","title":"Boost Solar Efficiency: Harness the Power of Machine Learning for Roof and Solar Panel Detection","title-short":"Boost Solar Efficiency","URL":"https://www.isahit.com/use-cases/roof-solar-panel-detection","accessed":{"date-parts":[["2024",8,26]]}}}],"schema":"https://github.com/citation-style-language/schema/raw/master/csl-citation.json"} </w:instrText>
      </w:r>
      <w:r w:rsidR="005F6A83" w:rsidRPr="005F6A83">
        <w:rPr>
          <w:rFonts w:asciiTheme="majorHAnsi" w:hAnsiTheme="majorHAnsi" w:cstheme="majorHAnsi"/>
          <w:color w:val="1155CC"/>
          <w:u w:val="single"/>
        </w:rPr>
        <w:fldChar w:fldCharType="separate"/>
      </w:r>
      <w:r w:rsidR="005F6A83" w:rsidRPr="005F6A83">
        <w:rPr>
          <w:rFonts w:ascii="Calibri" w:hAnsi="Calibri" w:cs="Calibri"/>
          <w:szCs w:val="24"/>
          <w:vertAlign w:val="superscript"/>
        </w:rPr>
        <w:t>12</w:t>
      </w:r>
      <w:r w:rsidR="005F6A83" w:rsidRPr="005F6A83">
        <w:rPr>
          <w:rFonts w:asciiTheme="majorHAnsi" w:hAnsiTheme="majorHAnsi" w:cstheme="majorHAnsi"/>
          <w:color w:val="1155CC"/>
          <w:u w:val="single"/>
        </w:rPr>
        <w:fldChar w:fldCharType="end"/>
      </w:r>
      <w:r w:rsidRPr="005F6A83">
        <w:rPr>
          <w:rFonts w:asciiTheme="majorHAnsi" w:hAnsiTheme="majorHAnsi" w:cstheme="majorHAnsi"/>
        </w:rPr>
        <w:t>.</w:t>
      </w:r>
    </w:p>
    <w:p w14:paraId="2B200997" w14:textId="77777777" w:rsidR="005F6A83" w:rsidRPr="005F6A83" w:rsidRDefault="005F6A83" w:rsidP="005F6A83">
      <w:pPr>
        <w:rPr>
          <w:rFonts w:asciiTheme="majorHAnsi" w:hAnsiTheme="majorHAnsi" w:cstheme="majorHAnsi"/>
        </w:rPr>
      </w:pPr>
    </w:p>
    <w:p w14:paraId="0000009C" w14:textId="6AA093C3" w:rsidR="00624F27" w:rsidRPr="00A65AA4" w:rsidRDefault="00000000" w:rsidP="005F6A83">
      <w:pPr>
        <w:pStyle w:val="Heading3"/>
      </w:pPr>
      <w:r w:rsidRPr="00A65AA4">
        <w:t>Case Studies</w:t>
      </w:r>
    </w:p>
    <w:p w14:paraId="0000009D" w14:textId="4FE03241" w:rsidR="00624F27" w:rsidRPr="005F6A83" w:rsidRDefault="00000000" w:rsidP="005F6A83">
      <w:pPr>
        <w:pStyle w:val="ListParagraph"/>
        <w:numPr>
          <w:ilvl w:val="0"/>
          <w:numId w:val="62"/>
        </w:numPr>
      </w:pPr>
      <w:hyperlink r:id="rId18">
        <w:proofErr w:type="spellStart"/>
        <w:r w:rsidRPr="005F6A83">
          <w:rPr>
            <w:b/>
          </w:rPr>
          <w:t>DeepSolar</w:t>
        </w:r>
        <w:proofErr w:type="spellEnd"/>
        <w:r w:rsidRPr="005F6A83">
          <w:rPr>
            <w:b/>
          </w:rPr>
          <w:t xml:space="preserve"> Project</w:t>
        </w:r>
      </w:hyperlink>
      <w:r w:rsidRPr="005F6A83">
        <w:t>: This project used CNNs to analyze satellite imagery and create a comprehensive database of</w:t>
      </w:r>
      <w:r w:rsidRPr="005F6A83">
        <w:t xml:space="preserve"> </w:t>
      </w:r>
      <w:r w:rsidRPr="005F6A83">
        <w:t>solar panel installations in the United States</w:t>
      </w:r>
      <w:r w:rsidR="005F6A83" w:rsidRPr="005F6A83">
        <w:fldChar w:fldCharType="begin"/>
      </w:r>
      <w:r w:rsidR="005F6A83" w:rsidRPr="005F6A83">
        <w:instrText xml:space="preserve"> ADDIN ZOTERO_ITEM CSL_CITATION {"citationID":"PC1F5Te8","properties":{"formattedCitation":"\\super 11\\nosupersub{}","plainCitation":"11","noteIndex":0},"citationItems":[{"id":576,"uris":["http://zotero.org/users/10774576/items/SUNIXV5S"],"itemData":{"id":576,"type":"article-journal","abstract":"An inventory of the world’s photovoltaic installations.","container-title":"Nature","DOI":"10.1038/d41586-021-02875-y","issue":"7882","language":"en","license":"2021 Nature","note":"Bandiera_abtest: a\nCg_type: News And Views\npublisher: Nature Publishing Group\nSubject_term: Energy, Environmental sciences, Machine learning, Sustainability","page":"567-568","source":"www.nature.com","title":"Machine learning enables global solar-panel detection","volume":"598","author":[{"family":"Kaack","given":"Lynn H."}],"issued":{"date-parts":[["2021",10]]}}}],"schema":"https://github.com/citation-style-language/schema/raw/master/csl-citation.json"} </w:instrText>
      </w:r>
      <w:r w:rsidR="005F6A83" w:rsidRPr="005F6A83">
        <w:fldChar w:fldCharType="separate"/>
      </w:r>
      <w:r w:rsidR="005F6A83" w:rsidRPr="005F6A83">
        <w:rPr>
          <w:rFonts w:ascii="Calibri" w:hAnsi="Calibri" w:cs="Calibri"/>
          <w:szCs w:val="24"/>
          <w:vertAlign w:val="superscript"/>
        </w:rPr>
        <w:t>11</w:t>
      </w:r>
      <w:r w:rsidR="005F6A83" w:rsidRPr="005F6A83">
        <w:fldChar w:fldCharType="end"/>
      </w:r>
      <w:r w:rsidRPr="005F6A83">
        <w:t>.</w:t>
      </w:r>
    </w:p>
    <w:p w14:paraId="0000009E" w14:textId="12CDB655" w:rsidR="00624F27" w:rsidRDefault="00000000" w:rsidP="005F6A83">
      <w:pPr>
        <w:pStyle w:val="ListParagraph"/>
        <w:numPr>
          <w:ilvl w:val="0"/>
          <w:numId w:val="62"/>
        </w:numPr>
      </w:pPr>
      <w:hyperlink r:id="rId19">
        <w:r w:rsidRPr="005F6A83">
          <w:rPr>
            <w:b/>
          </w:rPr>
          <w:t>Infrared Fault Detection</w:t>
        </w:r>
      </w:hyperlink>
      <w:r w:rsidRPr="005F6A83">
        <w:t>: A study utilized deep learning models to detect faults</w:t>
      </w:r>
      <w:r w:rsidRPr="005F6A83">
        <w:t xml:space="preserve"> </w:t>
      </w:r>
      <w:r w:rsidRPr="005F6A83">
        <w:t>in solar panels from infrared images, achieving high accuracy and improving maintenance processes</w:t>
      </w:r>
      <w:r w:rsidR="005F6A83" w:rsidRPr="005F6A83">
        <w:fldChar w:fldCharType="begin"/>
      </w:r>
      <w:r w:rsidR="005F6A83" w:rsidRPr="005F6A83">
        <w:instrText xml:space="preserve"> ADDIN ZOTERO_ITEM CSL_CITATION {"citationID":"MLdp5ieh","properties":{"formattedCitation":"\\super 11\\nosupersub{}","plainCitation":"11","noteIndex":0},"citationItems":[{"id":576,"uris":["http://zotero.org/users/10774576/items/SUNIXV5S"],"itemData":{"id":576,"type":"article-journal","abstract":"An inventory of the world’s photovoltaic installations.","container-title":"Nature","DOI":"10.1038/d41586-021-02875-y","issue":"7882","language":"en","license":"2021 Nature","note":"Bandiera_abtest: a\nCg_type: News And Views\npublisher: Nature Publishing Group\nSubject_term: Energy, Environmental sciences, Machine learning, Sustainability","page":"567-568","source":"www.nature.com","title":"Machine learning enables global solar-panel detection","volume":"598","author":[{"family":"Kaack","given":"Lynn H."}],"issued":{"date-parts":[["2021",10]]}}}],"schema":"https://github.com/citation-style-language/schema/raw/master/csl-citation.json"} </w:instrText>
      </w:r>
      <w:r w:rsidR="005F6A83" w:rsidRPr="005F6A83">
        <w:fldChar w:fldCharType="separate"/>
      </w:r>
      <w:r w:rsidR="005F6A83" w:rsidRPr="005F6A83">
        <w:rPr>
          <w:rFonts w:ascii="Calibri" w:hAnsi="Calibri" w:cs="Calibri"/>
          <w:szCs w:val="24"/>
          <w:vertAlign w:val="superscript"/>
        </w:rPr>
        <w:t>11</w:t>
      </w:r>
      <w:r w:rsidR="005F6A83" w:rsidRPr="005F6A83">
        <w:fldChar w:fldCharType="end"/>
      </w:r>
      <w:r w:rsidRPr="005F6A83">
        <w:t>.</w:t>
      </w:r>
    </w:p>
    <w:p w14:paraId="622AF6F6" w14:textId="77777777" w:rsidR="005F6A83" w:rsidRPr="005F6A83" w:rsidRDefault="005F6A83" w:rsidP="005F6A83"/>
    <w:p w14:paraId="0000009F" w14:textId="44A9D96F" w:rsidR="00624F27" w:rsidRPr="00A65AA4" w:rsidRDefault="00000000" w:rsidP="005F6A83">
      <w:pPr>
        <w:pStyle w:val="Heading2"/>
      </w:pPr>
      <w:bookmarkStart w:id="31" w:name="_i19ysbinm4g" w:colFirst="0" w:colLast="0"/>
      <w:bookmarkEnd w:id="31"/>
      <w:r w:rsidRPr="00A65AA4">
        <w:t>6. Gaps and Research Opportunities</w:t>
      </w:r>
    </w:p>
    <w:p w14:paraId="000000A0" w14:textId="77777777" w:rsidR="00624F27" w:rsidRPr="00A65AA4" w:rsidRDefault="00000000" w:rsidP="00D44AC2">
      <w:pPr>
        <w:pStyle w:val="Heading3"/>
      </w:pPr>
      <w:r w:rsidRPr="00A65AA4">
        <w:t>Limitations and Gaps:</w:t>
      </w:r>
    </w:p>
    <w:p w14:paraId="000000A1" w14:textId="77777777" w:rsidR="00624F27" w:rsidRPr="00A65AA4" w:rsidRDefault="00000000" w:rsidP="00D44AC2">
      <w:pPr>
        <w:pStyle w:val="ListParagraph"/>
        <w:numPr>
          <w:ilvl w:val="0"/>
          <w:numId w:val="63"/>
        </w:numPr>
      </w:pPr>
      <w:r w:rsidRPr="00D44AC2">
        <w:rPr>
          <w:b/>
        </w:rPr>
        <w:t>Data Quality</w:t>
      </w:r>
      <w:r w:rsidRPr="00A65AA4">
        <w:t>: The accuracy of ML models depends on the quality and diversity of the training data. Poor-quality images or limited datasets can reduce model performance.</w:t>
      </w:r>
    </w:p>
    <w:p w14:paraId="000000A2" w14:textId="77777777" w:rsidR="00624F27" w:rsidRPr="00A65AA4" w:rsidRDefault="00000000" w:rsidP="00D44AC2">
      <w:pPr>
        <w:pStyle w:val="ListParagraph"/>
        <w:numPr>
          <w:ilvl w:val="0"/>
          <w:numId w:val="63"/>
        </w:numPr>
      </w:pPr>
      <w:r w:rsidRPr="00D44AC2">
        <w:rPr>
          <w:b/>
        </w:rPr>
        <w:t>Computational Resources</w:t>
      </w:r>
      <w:r w:rsidRPr="00A65AA4">
        <w:t>: Training advanced ML models like CNNs requires significant computational power, which may not be accessible to all researchers or organizations.</w:t>
      </w:r>
    </w:p>
    <w:p w14:paraId="000000A3" w14:textId="77777777" w:rsidR="00624F27" w:rsidRPr="00A65AA4" w:rsidRDefault="00000000" w:rsidP="00D44AC2">
      <w:pPr>
        <w:pStyle w:val="Heading3"/>
      </w:pPr>
      <w:r w:rsidRPr="00A65AA4">
        <w:t>Research Opportunities:</w:t>
      </w:r>
    </w:p>
    <w:p w14:paraId="000000A4" w14:textId="77777777" w:rsidR="00624F27" w:rsidRPr="00A65AA4" w:rsidRDefault="00000000" w:rsidP="00D44AC2">
      <w:pPr>
        <w:pStyle w:val="ListParagraph"/>
        <w:numPr>
          <w:ilvl w:val="0"/>
          <w:numId w:val="64"/>
        </w:numPr>
      </w:pPr>
      <w:r w:rsidRPr="00D44AC2">
        <w:rPr>
          <w:b/>
        </w:rPr>
        <w:t>Improving Data Quality</w:t>
      </w:r>
      <w:r w:rsidRPr="00A65AA4">
        <w:t>: Developing methods to enhance the quality and diversity of training data can improve model performance.</w:t>
      </w:r>
    </w:p>
    <w:p w14:paraId="000000A5" w14:textId="77777777" w:rsidR="00624F27" w:rsidRDefault="00000000" w:rsidP="00D44AC2">
      <w:pPr>
        <w:pStyle w:val="ListParagraph"/>
        <w:numPr>
          <w:ilvl w:val="0"/>
          <w:numId w:val="64"/>
        </w:numPr>
      </w:pPr>
      <w:r w:rsidRPr="00D44AC2">
        <w:rPr>
          <w:b/>
        </w:rPr>
        <w:t>Optimizing Computational Efficiency</w:t>
      </w:r>
      <w:r w:rsidRPr="00A65AA4">
        <w:t>: Researching ways to optimize ML models for lower computational requirements can make them more accessible and practical for widespread use.</w:t>
      </w:r>
    </w:p>
    <w:p w14:paraId="2D0D78B4" w14:textId="77777777" w:rsidR="00D44AC2" w:rsidRPr="00A65AA4" w:rsidRDefault="00D44AC2" w:rsidP="00D44AC2"/>
    <w:p w14:paraId="000000A6" w14:textId="77777777" w:rsidR="00624F27" w:rsidRPr="00A65AA4" w:rsidRDefault="00000000" w:rsidP="00D44AC2">
      <w:pPr>
        <w:pStyle w:val="Heading2"/>
      </w:pPr>
      <w:bookmarkStart w:id="32" w:name="_d6wzm1e4trbh" w:colFirst="0" w:colLast="0"/>
      <w:bookmarkEnd w:id="32"/>
      <w:r w:rsidRPr="00A65AA4">
        <w:t>7. Conclusion</w:t>
      </w:r>
    </w:p>
    <w:p w14:paraId="000000A7" w14:textId="77777777" w:rsidR="00624F27" w:rsidRPr="00A65AA4" w:rsidRDefault="00000000" w:rsidP="00D44AC2">
      <w:pPr>
        <w:pStyle w:val="Heading3"/>
      </w:pPr>
      <w:r w:rsidRPr="00A65AA4">
        <w:t>Key Takeaways:</w:t>
      </w:r>
    </w:p>
    <w:p w14:paraId="000000A8" w14:textId="77777777" w:rsidR="00624F27" w:rsidRPr="00A65AA4" w:rsidRDefault="00000000" w:rsidP="00D44AC2">
      <w:pPr>
        <w:pStyle w:val="ListParagraph"/>
        <w:numPr>
          <w:ilvl w:val="0"/>
          <w:numId w:val="65"/>
        </w:numPr>
      </w:pPr>
      <w:r w:rsidRPr="00A65AA4">
        <w:t>ML, particularly CNNs, offers high accuracy and scalability for solar panel detection.</w:t>
      </w:r>
    </w:p>
    <w:p w14:paraId="000000A9" w14:textId="77777777" w:rsidR="00624F27" w:rsidRPr="00A65AA4" w:rsidRDefault="00000000" w:rsidP="00D44AC2">
      <w:pPr>
        <w:pStyle w:val="ListParagraph"/>
        <w:numPr>
          <w:ilvl w:val="0"/>
          <w:numId w:val="65"/>
        </w:numPr>
      </w:pPr>
      <w:r w:rsidRPr="00A65AA4">
        <w:t>ML can automate the detection and analysis of solar panels, improving efficiency and reducing manual effort.</w:t>
      </w:r>
    </w:p>
    <w:p w14:paraId="000000AA" w14:textId="77777777" w:rsidR="00624F27" w:rsidRPr="00A65AA4" w:rsidRDefault="00000000" w:rsidP="00D44AC2">
      <w:pPr>
        <w:pStyle w:val="ListParagraph"/>
        <w:numPr>
          <w:ilvl w:val="0"/>
          <w:numId w:val="65"/>
        </w:numPr>
      </w:pPr>
      <w:r w:rsidRPr="00A65AA4">
        <w:t>Real-world use cases demonstrate the effectiveness of ML in enhancing solar panel detection and maintenance.</w:t>
      </w:r>
    </w:p>
    <w:p w14:paraId="7A54628B" w14:textId="77777777" w:rsidR="004F00DE" w:rsidRDefault="00000000" w:rsidP="004F00DE">
      <w:pPr>
        <w:pStyle w:val="Heading3"/>
      </w:pPr>
      <w:r w:rsidRPr="00A65AA4">
        <w:lastRenderedPageBreak/>
        <w:t xml:space="preserve">Importance of Chosen Technology: </w:t>
      </w:r>
    </w:p>
    <w:p w14:paraId="000000AB" w14:textId="7505CB47" w:rsidR="00624F27" w:rsidRPr="00A65AA4" w:rsidRDefault="00000000" w:rsidP="004F00DE">
      <w:r w:rsidRPr="00A65AA4">
        <w:t>The chosen ML technologies are crucial for advancing solar panel detection and maintenance. They provide reliable and scalable solutions that support the growth of renewable energy and contribute to environmental sustainability.</w:t>
      </w:r>
    </w:p>
    <w:p w14:paraId="247D4FFC" w14:textId="77777777" w:rsidR="004F00DE" w:rsidRDefault="00000000" w:rsidP="004F00DE">
      <w:pPr>
        <w:pStyle w:val="Heading3"/>
      </w:pPr>
      <w:r w:rsidRPr="00A65AA4">
        <w:t xml:space="preserve">Benefits to Our Project: </w:t>
      </w:r>
    </w:p>
    <w:p w14:paraId="000000AC" w14:textId="3C18F50A" w:rsidR="00624F27" w:rsidRPr="00A65AA4" w:rsidRDefault="00000000" w:rsidP="004F00DE">
      <w:r w:rsidRPr="00A65AA4">
        <w:t>By leveraging ML, your project can achieve higher accuracy and efficiency in solar panel detection, ultimately supporting the goals of promoting renewable energy and improving energy management.</w:t>
      </w:r>
    </w:p>
    <w:p w14:paraId="000000AD" w14:textId="77777777" w:rsidR="00624F27" w:rsidRDefault="00624F27">
      <w:pPr>
        <w:spacing w:before="240" w:after="240"/>
        <w:rPr>
          <w:rFonts w:asciiTheme="majorHAnsi" w:hAnsiTheme="majorHAnsi" w:cstheme="majorHAnsi"/>
        </w:rPr>
      </w:pPr>
    </w:p>
    <w:p w14:paraId="11A4B723" w14:textId="77777777" w:rsidR="00E71819" w:rsidRDefault="00E71819">
      <w:pPr>
        <w:spacing w:before="240" w:after="240"/>
        <w:rPr>
          <w:rFonts w:asciiTheme="majorHAnsi" w:hAnsiTheme="majorHAnsi" w:cstheme="majorHAnsi"/>
        </w:rPr>
      </w:pPr>
    </w:p>
    <w:p w14:paraId="68464DB6" w14:textId="77777777" w:rsidR="006878C0" w:rsidRDefault="006878C0">
      <w:pPr>
        <w:spacing w:before="240" w:after="240"/>
        <w:rPr>
          <w:rFonts w:asciiTheme="majorHAnsi" w:hAnsiTheme="majorHAnsi" w:cstheme="majorHAnsi"/>
        </w:rPr>
      </w:pPr>
    </w:p>
    <w:p w14:paraId="1C9CD851" w14:textId="6951A46A" w:rsidR="00E71819" w:rsidRPr="006878C0" w:rsidRDefault="006878C0" w:rsidP="006878C0">
      <w:pPr>
        <w:pStyle w:val="Heading1"/>
      </w:pPr>
      <w:r>
        <w:t>References</w:t>
      </w:r>
    </w:p>
    <w:p w14:paraId="528807A0" w14:textId="77777777" w:rsidR="006878C0" w:rsidRPr="006878C0" w:rsidRDefault="006878C0" w:rsidP="006878C0">
      <w:pPr>
        <w:pStyle w:val="Bibliography"/>
        <w:rPr>
          <w:rFonts w:ascii="Calibri" w:hAnsi="Calibri" w:cs="Calibri"/>
        </w:rPr>
      </w:pPr>
      <w:r>
        <w:rPr>
          <w:rFonts w:asciiTheme="majorHAnsi" w:hAnsiTheme="majorHAnsi" w:cstheme="majorHAnsi"/>
        </w:rPr>
        <w:fldChar w:fldCharType="begin"/>
      </w:r>
      <w:r>
        <w:rPr>
          <w:rFonts w:asciiTheme="majorHAnsi" w:hAnsiTheme="majorHAnsi" w:cstheme="majorHAnsi"/>
        </w:rPr>
        <w:instrText xml:space="preserve"> ADDIN ZOTERO_BIBL {"uncited":[],"omitted":[],"custom":[]} CSL_BIBLIOGRAPHY </w:instrText>
      </w:r>
      <w:r>
        <w:rPr>
          <w:rFonts w:asciiTheme="majorHAnsi" w:hAnsiTheme="majorHAnsi" w:cstheme="majorHAnsi"/>
        </w:rPr>
        <w:fldChar w:fldCharType="separate"/>
      </w:r>
      <w:r w:rsidRPr="006878C0">
        <w:rPr>
          <w:rFonts w:ascii="Calibri" w:hAnsi="Calibri" w:cs="Calibri"/>
        </w:rPr>
        <w:t>1.</w:t>
      </w:r>
      <w:r w:rsidRPr="006878C0">
        <w:rPr>
          <w:rFonts w:ascii="Calibri" w:hAnsi="Calibri" w:cs="Calibri"/>
        </w:rPr>
        <w:tab/>
      </w:r>
      <w:proofErr w:type="spellStart"/>
      <w:r w:rsidRPr="006878C0">
        <w:rPr>
          <w:rFonts w:ascii="Calibri" w:hAnsi="Calibri" w:cs="Calibri"/>
        </w:rPr>
        <w:t>saizk</w:t>
      </w:r>
      <w:proofErr w:type="spellEnd"/>
      <w:r w:rsidRPr="006878C0">
        <w:rPr>
          <w:rFonts w:ascii="Calibri" w:hAnsi="Calibri" w:cs="Calibri"/>
        </w:rPr>
        <w:t>/Deep-Learning-for-Solar-Panel-Recognition: CNN models for Solar Panel Detection and Segmentation in Aerial Images. Accessed August 26, 2024. https://github.com/saizk/Deep-Learning-for-Solar-Panel-Recognition</w:t>
      </w:r>
    </w:p>
    <w:p w14:paraId="47996149" w14:textId="77777777" w:rsidR="006878C0" w:rsidRPr="006878C0" w:rsidRDefault="006878C0" w:rsidP="006878C0">
      <w:pPr>
        <w:pStyle w:val="Bibliography"/>
        <w:rPr>
          <w:rFonts w:ascii="Calibri" w:hAnsi="Calibri" w:cs="Calibri"/>
        </w:rPr>
      </w:pPr>
      <w:r w:rsidRPr="006878C0">
        <w:rPr>
          <w:rFonts w:ascii="Calibri" w:hAnsi="Calibri" w:cs="Calibri"/>
        </w:rPr>
        <w:t>2.</w:t>
      </w:r>
      <w:r w:rsidRPr="006878C0">
        <w:rPr>
          <w:rFonts w:ascii="Calibri" w:hAnsi="Calibri" w:cs="Calibri"/>
        </w:rPr>
        <w:tab/>
        <w:t xml:space="preserve">Tseng G. </w:t>
      </w:r>
      <w:proofErr w:type="spellStart"/>
      <w:r w:rsidRPr="006878C0">
        <w:rPr>
          <w:rFonts w:ascii="Calibri" w:hAnsi="Calibri" w:cs="Calibri"/>
        </w:rPr>
        <w:t>gabrieltseng</w:t>
      </w:r>
      <w:proofErr w:type="spellEnd"/>
      <w:r w:rsidRPr="006878C0">
        <w:rPr>
          <w:rFonts w:ascii="Calibri" w:hAnsi="Calibri" w:cs="Calibri"/>
        </w:rPr>
        <w:t>/solar-panel-segmentation. Published online August 12, 2024. Accessed August 26, 2024. https://github.com/gabrieltseng/solar-panel-segmentation</w:t>
      </w:r>
    </w:p>
    <w:p w14:paraId="62361764" w14:textId="77777777" w:rsidR="006878C0" w:rsidRPr="006878C0" w:rsidRDefault="006878C0" w:rsidP="006878C0">
      <w:pPr>
        <w:pStyle w:val="Bibliography"/>
        <w:rPr>
          <w:rFonts w:ascii="Calibri" w:hAnsi="Calibri" w:cs="Calibri"/>
        </w:rPr>
      </w:pPr>
      <w:r w:rsidRPr="006878C0">
        <w:rPr>
          <w:rFonts w:ascii="Calibri" w:hAnsi="Calibri" w:cs="Calibri"/>
        </w:rPr>
        <w:t>3.</w:t>
      </w:r>
      <w:r w:rsidRPr="006878C0">
        <w:rPr>
          <w:rFonts w:ascii="Calibri" w:hAnsi="Calibri" w:cs="Calibri"/>
        </w:rPr>
        <w:tab/>
        <w:t xml:space="preserve">Parhar P, </w:t>
      </w:r>
      <w:proofErr w:type="spellStart"/>
      <w:r w:rsidRPr="006878C0">
        <w:rPr>
          <w:rFonts w:ascii="Calibri" w:hAnsi="Calibri" w:cs="Calibri"/>
        </w:rPr>
        <w:t>Sawasaki</w:t>
      </w:r>
      <w:proofErr w:type="spellEnd"/>
      <w:r w:rsidRPr="006878C0">
        <w:rPr>
          <w:rFonts w:ascii="Calibri" w:hAnsi="Calibri" w:cs="Calibri"/>
        </w:rPr>
        <w:t xml:space="preserve"> R, Todeschini A, et al. </w:t>
      </w:r>
      <w:proofErr w:type="spellStart"/>
      <w:r w:rsidRPr="006878C0">
        <w:rPr>
          <w:rFonts w:ascii="Calibri" w:hAnsi="Calibri" w:cs="Calibri"/>
        </w:rPr>
        <w:t>HyperionSolarNet</w:t>
      </w:r>
      <w:proofErr w:type="spellEnd"/>
      <w:r w:rsidRPr="006878C0">
        <w:rPr>
          <w:rFonts w:ascii="Calibri" w:hAnsi="Calibri" w:cs="Calibri"/>
        </w:rPr>
        <w:t>: Solar Panel Detection from Aerial Images. Published online January 6, 2022. doi:10.48550/arXiv.2201.02107</w:t>
      </w:r>
    </w:p>
    <w:p w14:paraId="502C4A6B" w14:textId="77777777" w:rsidR="006878C0" w:rsidRPr="006878C0" w:rsidRDefault="006878C0" w:rsidP="006878C0">
      <w:pPr>
        <w:pStyle w:val="Bibliography"/>
        <w:rPr>
          <w:rFonts w:ascii="Calibri" w:hAnsi="Calibri" w:cs="Calibri"/>
        </w:rPr>
      </w:pPr>
      <w:r w:rsidRPr="006878C0">
        <w:rPr>
          <w:rFonts w:ascii="Calibri" w:hAnsi="Calibri" w:cs="Calibri"/>
        </w:rPr>
        <w:t>4.</w:t>
      </w:r>
      <w:r w:rsidRPr="006878C0">
        <w:rPr>
          <w:rFonts w:ascii="Calibri" w:hAnsi="Calibri" w:cs="Calibri"/>
        </w:rPr>
        <w:tab/>
        <w:t>Electronics | Free Full-Text | Fault Detection in Solar Energy Systems: A Deep Learning Approach. Accessed August 26, 2024. https://www.mdpi.com/2079-9292/12/21/4397</w:t>
      </w:r>
    </w:p>
    <w:p w14:paraId="4E2FC4B6" w14:textId="77777777" w:rsidR="006878C0" w:rsidRPr="006878C0" w:rsidRDefault="006878C0" w:rsidP="006878C0">
      <w:pPr>
        <w:pStyle w:val="Bibliography"/>
        <w:rPr>
          <w:rFonts w:ascii="Calibri" w:hAnsi="Calibri" w:cs="Calibri"/>
        </w:rPr>
      </w:pPr>
      <w:r w:rsidRPr="006878C0">
        <w:rPr>
          <w:rFonts w:ascii="Calibri" w:hAnsi="Calibri" w:cs="Calibri"/>
        </w:rPr>
        <w:t>5.</w:t>
      </w:r>
      <w:r w:rsidRPr="006878C0">
        <w:rPr>
          <w:rFonts w:ascii="Calibri" w:hAnsi="Calibri" w:cs="Calibri"/>
        </w:rPr>
        <w:tab/>
      </w:r>
      <w:proofErr w:type="spellStart"/>
      <w:r w:rsidRPr="006878C0">
        <w:rPr>
          <w:rFonts w:ascii="Calibri" w:hAnsi="Calibri" w:cs="Calibri"/>
        </w:rPr>
        <w:t>Zamzeer</w:t>
      </w:r>
      <w:proofErr w:type="spellEnd"/>
      <w:r w:rsidRPr="006878C0">
        <w:rPr>
          <w:rFonts w:ascii="Calibri" w:hAnsi="Calibri" w:cs="Calibri"/>
        </w:rPr>
        <w:t xml:space="preserve"> AS, Farhan MS, Salim Al </w:t>
      </w:r>
      <w:proofErr w:type="spellStart"/>
      <w:r w:rsidRPr="006878C0">
        <w:rPr>
          <w:rFonts w:ascii="Calibri" w:hAnsi="Calibri" w:cs="Calibri"/>
        </w:rPr>
        <w:t>Rikabi</w:t>
      </w:r>
      <w:proofErr w:type="spellEnd"/>
      <w:r w:rsidRPr="006878C0">
        <w:rPr>
          <w:rFonts w:ascii="Calibri" w:hAnsi="Calibri" w:cs="Calibri"/>
        </w:rPr>
        <w:t xml:space="preserve"> HTH. Detecting and diagnosing faults in PV systems based on machine learning techniques using MATLAB. </w:t>
      </w:r>
      <w:r w:rsidRPr="006878C0">
        <w:rPr>
          <w:rFonts w:ascii="Calibri" w:hAnsi="Calibri" w:cs="Calibri"/>
          <w:i/>
          <w:iCs/>
        </w:rPr>
        <w:t>AIP Conference Proceedings</w:t>
      </w:r>
      <w:r w:rsidRPr="006878C0">
        <w:rPr>
          <w:rFonts w:ascii="Calibri" w:hAnsi="Calibri" w:cs="Calibri"/>
        </w:rPr>
        <w:t>. 2023;2977(1):020045. doi:10.1063/5.0182235</w:t>
      </w:r>
    </w:p>
    <w:p w14:paraId="199A4BCB" w14:textId="77777777" w:rsidR="006878C0" w:rsidRPr="006878C0" w:rsidRDefault="006878C0" w:rsidP="006878C0">
      <w:pPr>
        <w:pStyle w:val="Bibliography"/>
        <w:rPr>
          <w:rFonts w:ascii="Calibri" w:hAnsi="Calibri" w:cs="Calibri"/>
        </w:rPr>
      </w:pPr>
      <w:r w:rsidRPr="006878C0">
        <w:rPr>
          <w:rFonts w:ascii="Calibri" w:hAnsi="Calibri" w:cs="Calibri"/>
        </w:rPr>
        <w:t>6.</w:t>
      </w:r>
      <w:r w:rsidRPr="006878C0">
        <w:rPr>
          <w:rFonts w:ascii="Calibri" w:hAnsi="Calibri" w:cs="Calibri"/>
        </w:rPr>
        <w:tab/>
      </w:r>
      <w:proofErr w:type="spellStart"/>
      <w:r w:rsidRPr="006878C0">
        <w:rPr>
          <w:rFonts w:ascii="Calibri" w:hAnsi="Calibri" w:cs="Calibri"/>
        </w:rPr>
        <w:t>Jaybhaye</w:t>
      </w:r>
      <w:proofErr w:type="spellEnd"/>
      <w:r w:rsidRPr="006878C0">
        <w:rPr>
          <w:rFonts w:ascii="Calibri" w:hAnsi="Calibri" w:cs="Calibri"/>
        </w:rPr>
        <w:t xml:space="preserve"> S, Thakur O, Yardi R, Raut V, Raut A. Solar Panel Damage Detection and Localization of Thermal Images. </w:t>
      </w:r>
      <w:r w:rsidRPr="006878C0">
        <w:rPr>
          <w:rFonts w:ascii="Calibri" w:hAnsi="Calibri" w:cs="Calibri"/>
          <w:i/>
          <w:iCs/>
        </w:rPr>
        <w:t xml:space="preserve">J Fail Anal and </w:t>
      </w:r>
      <w:proofErr w:type="spellStart"/>
      <w:r w:rsidRPr="006878C0">
        <w:rPr>
          <w:rFonts w:ascii="Calibri" w:hAnsi="Calibri" w:cs="Calibri"/>
          <w:i/>
          <w:iCs/>
        </w:rPr>
        <w:t>Preven</w:t>
      </w:r>
      <w:proofErr w:type="spellEnd"/>
      <w:r w:rsidRPr="006878C0">
        <w:rPr>
          <w:rFonts w:ascii="Calibri" w:hAnsi="Calibri" w:cs="Calibri"/>
        </w:rPr>
        <w:t>. 2023;23(5):1980-1990. doi:10.1007/s11668-023-01747-z</w:t>
      </w:r>
    </w:p>
    <w:p w14:paraId="4F5A5DC6" w14:textId="77777777" w:rsidR="006878C0" w:rsidRPr="006878C0" w:rsidRDefault="006878C0" w:rsidP="006878C0">
      <w:pPr>
        <w:pStyle w:val="Bibliography"/>
        <w:rPr>
          <w:rFonts w:ascii="Calibri" w:hAnsi="Calibri" w:cs="Calibri"/>
        </w:rPr>
      </w:pPr>
      <w:r w:rsidRPr="006878C0">
        <w:rPr>
          <w:rFonts w:ascii="Calibri" w:hAnsi="Calibri" w:cs="Calibri"/>
        </w:rPr>
        <w:t>7.</w:t>
      </w:r>
      <w:r w:rsidRPr="006878C0">
        <w:rPr>
          <w:rFonts w:ascii="Calibri" w:hAnsi="Calibri" w:cs="Calibri"/>
        </w:rPr>
        <w:tab/>
        <w:t>Classification and Early Detection of Solar Panel Faults with Deep Neural Network Using Aerial and Electroluminescence Images | Journal of Failure Analysis and Prevention. Accessed August 26, 2024. https://link.springer.com/article/10.1007/s11668-024-01959-x</w:t>
      </w:r>
    </w:p>
    <w:p w14:paraId="58CC4327" w14:textId="77777777" w:rsidR="006878C0" w:rsidRPr="006878C0" w:rsidRDefault="006878C0" w:rsidP="006878C0">
      <w:pPr>
        <w:pStyle w:val="Bibliography"/>
        <w:rPr>
          <w:rFonts w:ascii="Calibri" w:hAnsi="Calibri" w:cs="Calibri"/>
        </w:rPr>
      </w:pPr>
      <w:r w:rsidRPr="006878C0">
        <w:rPr>
          <w:rFonts w:ascii="Calibri" w:hAnsi="Calibri" w:cs="Calibri"/>
        </w:rPr>
        <w:t>8.</w:t>
      </w:r>
      <w:r w:rsidRPr="006878C0">
        <w:rPr>
          <w:rFonts w:ascii="Calibri" w:hAnsi="Calibri" w:cs="Calibri"/>
        </w:rPr>
        <w:tab/>
        <w:t xml:space="preserve">Yu J, Wang Z, Majumdar A, Rajagopal R. </w:t>
      </w:r>
      <w:proofErr w:type="spellStart"/>
      <w:r w:rsidRPr="006878C0">
        <w:rPr>
          <w:rFonts w:ascii="Calibri" w:hAnsi="Calibri" w:cs="Calibri"/>
        </w:rPr>
        <w:t>DeepSolar</w:t>
      </w:r>
      <w:proofErr w:type="spellEnd"/>
      <w:r w:rsidRPr="006878C0">
        <w:rPr>
          <w:rFonts w:ascii="Calibri" w:hAnsi="Calibri" w:cs="Calibri"/>
        </w:rPr>
        <w:t xml:space="preserve">: A Machine Learning Framework to Efficiently Construct a Solar Deployment Database in the United States. </w:t>
      </w:r>
      <w:r w:rsidRPr="006878C0">
        <w:rPr>
          <w:rFonts w:ascii="Calibri" w:hAnsi="Calibri" w:cs="Calibri"/>
          <w:i/>
          <w:iCs/>
        </w:rPr>
        <w:t>Joule</w:t>
      </w:r>
      <w:r w:rsidRPr="006878C0">
        <w:rPr>
          <w:rFonts w:ascii="Calibri" w:hAnsi="Calibri" w:cs="Calibri"/>
        </w:rPr>
        <w:t xml:space="preserve">. 2018;2(12):2605-2617. </w:t>
      </w:r>
      <w:proofErr w:type="gramStart"/>
      <w:r w:rsidRPr="006878C0">
        <w:rPr>
          <w:rFonts w:ascii="Calibri" w:hAnsi="Calibri" w:cs="Calibri"/>
        </w:rPr>
        <w:t>doi:10.1016/j.joule</w:t>
      </w:r>
      <w:proofErr w:type="gramEnd"/>
      <w:r w:rsidRPr="006878C0">
        <w:rPr>
          <w:rFonts w:ascii="Calibri" w:hAnsi="Calibri" w:cs="Calibri"/>
        </w:rPr>
        <w:t>.2018.11.021</w:t>
      </w:r>
    </w:p>
    <w:p w14:paraId="2F392149" w14:textId="77777777" w:rsidR="006878C0" w:rsidRPr="006878C0" w:rsidRDefault="006878C0" w:rsidP="006878C0">
      <w:pPr>
        <w:pStyle w:val="Bibliography"/>
        <w:rPr>
          <w:rFonts w:ascii="Calibri" w:hAnsi="Calibri" w:cs="Calibri"/>
        </w:rPr>
      </w:pPr>
      <w:r w:rsidRPr="006878C0">
        <w:rPr>
          <w:rFonts w:ascii="Calibri" w:hAnsi="Calibri" w:cs="Calibri"/>
        </w:rPr>
        <w:lastRenderedPageBreak/>
        <w:t>9.</w:t>
      </w:r>
      <w:r w:rsidRPr="006878C0">
        <w:rPr>
          <w:rFonts w:ascii="Calibri" w:hAnsi="Calibri" w:cs="Calibri"/>
        </w:rPr>
        <w:tab/>
        <w:t xml:space="preserve">Camilo J, Wang R, Collins LM, Bradbury K, </w:t>
      </w:r>
      <w:proofErr w:type="spellStart"/>
      <w:r w:rsidRPr="006878C0">
        <w:rPr>
          <w:rFonts w:ascii="Calibri" w:hAnsi="Calibri" w:cs="Calibri"/>
        </w:rPr>
        <w:t>Malof</w:t>
      </w:r>
      <w:proofErr w:type="spellEnd"/>
      <w:r w:rsidRPr="006878C0">
        <w:rPr>
          <w:rFonts w:ascii="Calibri" w:hAnsi="Calibri" w:cs="Calibri"/>
        </w:rPr>
        <w:t xml:space="preserve"> JM. Application of a semantic segmentation convolutional neural network for accurate automatic detection and mapping of solar photovoltaic arrays in aerial imagery. Published online January 11, 2018. doi:10.48550/arXiv.1801.04018</w:t>
      </w:r>
    </w:p>
    <w:p w14:paraId="3DBEB97F" w14:textId="77777777" w:rsidR="006878C0" w:rsidRPr="006878C0" w:rsidRDefault="006878C0" w:rsidP="006878C0">
      <w:pPr>
        <w:pStyle w:val="Bibliography"/>
        <w:rPr>
          <w:rFonts w:ascii="Calibri" w:hAnsi="Calibri" w:cs="Calibri"/>
        </w:rPr>
      </w:pPr>
      <w:r w:rsidRPr="006878C0">
        <w:rPr>
          <w:rFonts w:ascii="Calibri" w:hAnsi="Calibri" w:cs="Calibri"/>
        </w:rPr>
        <w:t>10.</w:t>
      </w:r>
      <w:r w:rsidRPr="006878C0">
        <w:rPr>
          <w:rFonts w:ascii="Calibri" w:hAnsi="Calibri" w:cs="Calibri"/>
        </w:rPr>
        <w:tab/>
        <w:t xml:space="preserve">Zhuang L, Zhang Z, Wang L. The automatic segmentation of residential solar panels based on satellite images: A cross learning driven U-Net method. </w:t>
      </w:r>
      <w:r w:rsidRPr="006878C0">
        <w:rPr>
          <w:rFonts w:ascii="Calibri" w:hAnsi="Calibri" w:cs="Calibri"/>
          <w:i/>
          <w:iCs/>
        </w:rPr>
        <w:t>Applied Soft Computing</w:t>
      </w:r>
      <w:r w:rsidRPr="006878C0">
        <w:rPr>
          <w:rFonts w:ascii="Calibri" w:hAnsi="Calibri" w:cs="Calibri"/>
        </w:rPr>
        <w:t xml:space="preserve">. </w:t>
      </w:r>
      <w:proofErr w:type="gramStart"/>
      <w:r w:rsidRPr="006878C0">
        <w:rPr>
          <w:rFonts w:ascii="Calibri" w:hAnsi="Calibri" w:cs="Calibri"/>
        </w:rPr>
        <w:t>2020;92:106283</w:t>
      </w:r>
      <w:proofErr w:type="gramEnd"/>
      <w:r w:rsidRPr="006878C0">
        <w:rPr>
          <w:rFonts w:ascii="Calibri" w:hAnsi="Calibri" w:cs="Calibri"/>
        </w:rPr>
        <w:t xml:space="preserve">. </w:t>
      </w:r>
      <w:proofErr w:type="gramStart"/>
      <w:r w:rsidRPr="006878C0">
        <w:rPr>
          <w:rFonts w:ascii="Calibri" w:hAnsi="Calibri" w:cs="Calibri"/>
        </w:rPr>
        <w:t>doi:10.1016/j.asoc</w:t>
      </w:r>
      <w:proofErr w:type="gramEnd"/>
      <w:r w:rsidRPr="006878C0">
        <w:rPr>
          <w:rFonts w:ascii="Calibri" w:hAnsi="Calibri" w:cs="Calibri"/>
        </w:rPr>
        <w:t>.2020.106283</w:t>
      </w:r>
    </w:p>
    <w:p w14:paraId="58DF1E05" w14:textId="77777777" w:rsidR="006878C0" w:rsidRPr="006878C0" w:rsidRDefault="006878C0" w:rsidP="006878C0">
      <w:pPr>
        <w:pStyle w:val="Bibliography"/>
        <w:rPr>
          <w:rFonts w:ascii="Calibri" w:hAnsi="Calibri" w:cs="Calibri"/>
        </w:rPr>
      </w:pPr>
      <w:r w:rsidRPr="006878C0">
        <w:rPr>
          <w:rFonts w:ascii="Calibri" w:hAnsi="Calibri" w:cs="Calibri"/>
        </w:rPr>
        <w:t>11.</w:t>
      </w:r>
      <w:r w:rsidRPr="006878C0">
        <w:rPr>
          <w:rFonts w:ascii="Calibri" w:hAnsi="Calibri" w:cs="Calibri"/>
        </w:rPr>
        <w:tab/>
      </w:r>
      <w:proofErr w:type="spellStart"/>
      <w:r w:rsidRPr="006878C0">
        <w:rPr>
          <w:rFonts w:ascii="Calibri" w:hAnsi="Calibri" w:cs="Calibri"/>
        </w:rPr>
        <w:t>Kaack</w:t>
      </w:r>
      <w:proofErr w:type="spellEnd"/>
      <w:r w:rsidRPr="006878C0">
        <w:rPr>
          <w:rFonts w:ascii="Calibri" w:hAnsi="Calibri" w:cs="Calibri"/>
        </w:rPr>
        <w:t xml:space="preserve"> LH. Machine learning enables global solar-panel detection. </w:t>
      </w:r>
      <w:r w:rsidRPr="006878C0">
        <w:rPr>
          <w:rFonts w:ascii="Calibri" w:hAnsi="Calibri" w:cs="Calibri"/>
          <w:i/>
          <w:iCs/>
        </w:rPr>
        <w:t>Nature</w:t>
      </w:r>
      <w:r w:rsidRPr="006878C0">
        <w:rPr>
          <w:rFonts w:ascii="Calibri" w:hAnsi="Calibri" w:cs="Calibri"/>
        </w:rPr>
        <w:t>. 2021;598(7882):567-568. doi:10.1038/d41586-021-02875-y</w:t>
      </w:r>
    </w:p>
    <w:p w14:paraId="028F7A57" w14:textId="77777777" w:rsidR="006878C0" w:rsidRPr="006878C0" w:rsidRDefault="006878C0" w:rsidP="006878C0">
      <w:pPr>
        <w:pStyle w:val="Bibliography"/>
        <w:rPr>
          <w:rFonts w:ascii="Calibri" w:hAnsi="Calibri" w:cs="Calibri"/>
        </w:rPr>
      </w:pPr>
      <w:r w:rsidRPr="006878C0">
        <w:rPr>
          <w:rFonts w:ascii="Calibri" w:hAnsi="Calibri" w:cs="Calibri"/>
        </w:rPr>
        <w:t>12.</w:t>
      </w:r>
      <w:r w:rsidRPr="006878C0">
        <w:rPr>
          <w:rFonts w:ascii="Calibri" w:hAnsi="Calibri" w:cs="Calibri"/>
        </w:rPr>
        <w:tab/>
        <w:t>Boost Solar Efficiency: Harness the Power of Machine Learning for Roof and Solar Panel Detection. Accessed August 26, 2024. https://www.isahit.com/use-cases/roof-solar-panel-detection</w:t>
      </w:r>
    </w:p>
    <w:p w14:paraId="0D68C7AA" w14:textId="2C03D27D" w:rsidR="00E71819" w:rsidRPr="00A65AA4" w:rsidRDefault="006878C0">
      <w:pPr>
        <w:spacing w:before="240" w:after="240"/>
        <w:rPr>
          <w:rFonts w:asciiTheme="majorHAnsi" w:hAnsiTheme="majorHAnsi" w:cstheme="majorHAnsi"/>
        </w:rPr>
      </w:pPr>
      <w:r>
        <w:rPr>
          <w:rFonts w:asciiTheme="majorHAnsi" w:hAnsiTheme="majorHAnsi" w:cstheme="majorHAnsi"/>
        </w:rPr>
        <w:fldChar w:fldCharType="end"/>
      </w:r>
    </w:p>
    <w:p w14:paraId="000000AE" w14:textId="77777777" w:rsidR="00624F27" w:rsidRPr="00A65AA4" w:rsidRDefault="00624F27">
      <w:pPr>
        <w:rPr>
          <w:rFonts w:asciiTheme="majorHAnsi" w:hAnsiTheme="majorHAnsi" w:cstheme="majorHAnsi"/>
        </w:rPr>
      </w:pPr>
    </w:p>
    <w:sectPr w:rsidR="00624F27" w:rsidRPr="00A65AA4">
      <w:pgSz w:w="12240" w:h="15840"/>
      <w:pgMar w:top="1440" w:right="1440" w:bottom="1440" w:left="1440"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654A"/>
    <w:multiLevelType w:val="multilevel"/>
    <w:tmpl w:val="27AE9D3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 w15:restartNumberingAfterBreak="0">
    <w:nsid w:val="02AC3E51"/>
    <w:multiLevelType w:val="multilevel"/>
    <w:tmpl w:val="E85237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 w15:restartNumberingAfterBreak="0">
    <w:nsid w:val="030C045F"/>
    <w:multiLevelType w:val="multilevel"/>
    <w:tmpl w:val="A5A8B7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3" w15:restartNumberingAfterBreak="0">
    <w:nsid w:val="044E606A"/>
    <w:multiLevelType w:val="multilevel"/>
    <w:tmpl w:val="27AE9D3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 w15:restartNumberingAfterBreak="0">
    <w:nsid w:val="05CB7190"/>
    <w:multiLevelType w:val="hybridMultilevel"/>
    <w:tmpl w:val="BE429D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7284872"/>
    <w:multiLevelType w:val="multilevel"/>
    <w:tmpl w:val="FAAAF25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 w15:restartNumberingAfterBreak="0">
    <w:nsid w:val="086E22DC"/>
    <w:multiLevelType w:val="hybridMultilevel"/>
    <w:tmpl w:val="8C7261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9434F0"/>
    <w:multiLevelType w:val="hybridMultilevel"/>
    <w:tmpl w:val="0E3A411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0B2F3B06"/>
    <w:multiLevelType w:val="multilevel"/>
    <w:tmpl w:val="E852378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9" w15:restartNumberingAfterBreak="0">
    <w:nsid w:val="0BE92827"/>
    <w:multiLevelType w:val="hybridMultilevel"/>
    <w:tmpl w:val="2B48CA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0E0E6DE7"/>
    <w:multiLevelType w:val="multilevel"/>
    <w:tmpl w:val="11903F0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104562CF"/>
    <w:multiLevelType w:val="multilevel"/>
    <w:tmpl w:val="C61C9D0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12AC00B7"/>
    <w:multiLevelType w:val="hybridMultilevel"/>
    <w:tmpl w:val="14BAA7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1A72C8"/>
    <w:multiLevelType w:val="multilevel"/>
    <w:tmpl w:val="450891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4" w15:restartNumberingAfterBreak="0">
    <w:nsid w:val="16AE4DA2"/>
    <w:multiLevelType w:val="multilevel"/>
    <w:tmpl w:val="EDEAB0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5" w15:restartNumberingAfterBreak="0">
    <w:nsid w:val="178D443A"/>
    <w:multiLevelType w:val="multilevel"/>
    <w:tmpl w:val="56289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8B9392D"/>
    <w:multiLevelType w:val="multilevel"/>
    <w:tmpl w:val="5860CE8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17" w15:restartNumberingAfterBreak="0">
    <w:nsid w:val="1A295411"/>
    <w:multiLevelType w:val="hybridMultilevel"/>
    <w:tmpl w:val="A1C210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A6C571F"/>
    <w:multiLevelType w:val="hybridMultilevel"/>
    <w:tmpl w:val="220CAB9A"/>
    <w:lvl w:ilvl="0" w:tplc="0409000F">
      <w:start w:val="1"/>
      <w:numFmt w:val="decimal"/>
      <w:lvlText w:val="%1."/>
      <w:lvlJc w:val="left"/>
      <w:pPr>
        <w:ind w:left="720" w:hanging="360"/>
      </w:pPr>
      <w:rPr>
        <w:rFonts w:hint="default"/>
      </w:rPr>
    </w:lvl>
    <w:lvl w:ilvl="1" w:tplc="FFFFFFFF">
      <w:numFmt w:val="bullet"/>
      <w:lvlText w:val="-"/>
      <w:lvlJc w:val="left"/>
      <w:pPr>
        <w:ind w:left="1440" w:hanging="360"/>
      </w:pPr>
      <w:rPr>
        <w:rFonts w:ascii="Arial" w:eastAsia="Arial" w:hAnsi="Arial" w:cs="Aria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9" w15:restartNumberingAfterBreak="0">
    <w:nsid w:val="1C2A2EE0"/>
    <w:multiLevelType w:val="hybridMultilevel"/>
    <w:tmpl w:val="F76C81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556E9E"/>
    <w:multiLevelType w:val="hybridMultilevel"/>
    <w:tmpl w:val="C12E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242006F4"/>
    <w:multiLevelType w:val="multilevel"/>
    <w:tmpl w:val="ECD65B7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263E5704"/>
    <w:multiLevelType w:val="multilevel"/>
    <w:tmpl w:val="F1340F2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27005F3A"/>
    <w:multiLevelType w:val="hybridMultilevel"/>
    <w:tmpl w:val="09FAF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A5E2477"/>
    <w:multiLevelType w:val="multilevel"/>
    <w:tmpl w:val="27AE9D38"/>
    <w:lvl w:ilvl="0">
      <w:start w:val="1"/>
      <w:numFmt w:val="bullet"/>
      <w:lvlText w:val=""/>
      <w:lvlJc w:val="left"/>
      <w:pPr>
        <w:ind w:left="720" w:hanging="360"/>
      </w:pPr>
      <w:rPr>
        <w:rFonts w:ascii="Symbol" w:hAnsi="Symbol" w:hint="default"/>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5" w15:restartNumberingAfterBreak="0">
    <w:nsid w:val="2D3D28ED"/>
    <w:multiLevelType w:val="hybridMultilevel"/>
    <w:tmpl w:val="6C0464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E023A23"/>
    <w:multiLevelType w:val="hybridMultilevel"/>
    <w:tmpl w:val="0FEC19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2ED84C3B"/>
    <w:multiLevelType w:val="multilevel"/>
    <w:tmpl w:val="503C7EE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8" w15:restartNumberingAfterBreak="0">
    <w:nsid w:val="32411877"/>
    <w:multiLevelType w:val="multilevel"/>
    <w:tmpl w:val="8D92B69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29" w15:restartNumberingAfterBreak="0">
    <w:nsid w:val="35F7748D"/>
    <w:multiLevelType w:val="multilevel"/>
    <w:tmpl w:val="3CB8D46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36424DA8"/>
    <w:multiLevelType w:val="hybridMultilevel"/>
    <w:tmpl w:val="F064E6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8CB141C"/>
    <w:multiLevelType w:val="hybridMultilevel"/>
    <w:tmpl w:val="E0608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3A8F4C5A"/>
    <w:multiLevelType w:val="multilevel"/>
    <w:tmpl w:val="9E080B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3" w15:restartNumberingAfterBreak="0">
    <w:nsid w:val="3B810EA3"/>
    <w:multiLevelType w:val="hybridMultilevel"/>
    <w:tmpl w:val="7A3E0B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3E1454FD"/>
    <w:multiLevelType w:val="hybridMultilevel"/>
    <w:tmpl w:val="771E47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40B4083F"/>
    <w:multiLevelType w:val="hybridMultilevel"/>
    <w:tmpl w:val="229072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41F9416E"/>
    <w:multiLevelType w:val="multilevel"/>
    <w:tmpl w:val="9D50A29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7" w15:restartNumberingAfterBreak="0">
    <w:nsid w:val="42B97532"/>
    <w:multiLevelType w:val="multilevel"/>
    <w:tmpl w:val="9B602BA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441F2820"/>
    <w:multiLevelType w:val="multilevel"/>
    <w:tmpl w:val="F8D231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9" w15:restartNumberingAfterBreak="0">
    <w:nsid w:val="4487384A"/>
    <w:multiLevelType w:val="hybridMultilevel"/>
    <w:tmpl w:val="510EF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46E04730"/>
    <w:multiLevelType w:val="multilevel"/>
    <w:tmpl w:val="7B9A25D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1" w15:restartNumberingAfterBreak="0">
    <w:nsid w:val="48E4064C"/>
    <w:multiLevelType w:val="hybridMultilevel"/>
    <w:tmpl w:val="9F54F6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498F3910"/>
    <w:multiLevelType w:val="multilevel"/>
    <w:tmpl w:val="A080E8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4A8F0C6B"/>
    <w:multiLevelType w:val="hybridMultilevel"/>
    <w:tmpl w:val="0ADCF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53DF5276"/>
    <w:multiLevelType w:val="multilevel"/>
    <w:tmpl w:val="63B813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5" w15:restartNumberingAfterBreak="0">
    <w:nsid w:val="582A7ECE"/>
    <w:multiLevelType w:val="hybridMultilevel"/>
    <w:tmpl w:val="A7BA339C"/>
    <w:lvl w:ilvl="0" w:tplc="04090001">
      <w:start w:val="1"/>
      <w:numFmt w:val="bullet"/>
      <w:lvlText w:val=""/>
      <w:lvlJc w:val="left"/>
      <w:pPr>
        <w:ind w:left="720" w:hanging="360"/>
      </w:pPr>
      <w:rPr>
        <w:rFonts w:ascii="Symbol" w:hAnsi="Symbol" w:hint="default"/>
      </w:rPr>
    </w:lvl>
    <w:lvl w:ilvl="1" w:tplc="40A6AB92">
      <w:numFmt w:val="bullet"/>
      <w:lvlText w:val="-"/>
      <w:lvlJc w:val="left"/>
      <w:pPr>
        <w:ind w:left="1440" w:hanging="360"/>
      </w:pPr>
      <w:rPr>
        <w:rFonts w:ascii="Arial" w:eastAsia="Arial" w:hAnsi="Arial"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5C660BA2"/>
    <w:multiLevelType w:val="multilevel"/>
    <w:tmpl w:val="F6AE0F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7" w15:restartNumberingAfterBreak="0">
    <w:nsid w:val="5CA32FC2"/>
    <w:multiLevelType w:val="multilevel"/>
    <w:tmpl w:val="CFB28D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8" w15:restartNumberingAfterBreak="0">
    <w:nsid w:val="5DD32420"/>
    <w:multiLevelType w:val="multilevel"/>
    <w:tmpl w:val="705A9F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49" w15:restartNumberingAfterBreak="0">
    <w:nsid w:val="5E9D7573"/>
    <w:multiLevelType w:val="hybridMultilevel"/>
    <w:tmpl w:val="39CC97B4"/>
    <w:lvl w:ilvl="0" w:tplc="04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50" w15:restartNumberingAfterBreak="0">
    <w:nsid w:val="60FE4949"/>
    <w:multiLevelType w:val="hybridMultilevel"/>
    <w:tmpl w:val="DAAA56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1" w15:restartNumberingAfterBreak="0">
    <w:nsid w:val="63876BCB"/>
    <w:multiLevelType w:val="multilevel"/>
    <w:tmpl w:val="1092E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2" w15:restartNumberingAfterBreak="0">
    <w:nsid w:val="672C5C9E"/>
    <w:multiLevelType w:val="multilevel"/>
    <w:tmpl w:val="C3F0826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67771D0C"/>
    <w:multiLevelType w:val="multilevel"/>
    <w:tmpl w:val="150E265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4" w15:restartNumberingAfterBreak="0">
    <w:nsid w:val="69692CE6"/>
    <w:multiLevelType w:val="multilevel"/>
    <w:tmpl w:val="705A9F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5" w15:restartNumberingAfterBreak="0">
    <w:nsid w:val="69A22B4C"/>
    <w:multiLevelType w:val="multilevel"/>
    <w:tmpl w:val="767860E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6" w15:restartNumberingAfterBreak="0">
    <w:nsid w:val="6BE33BCB"/>
    <w:multiLevelType w:val="multilevel"/>
    <w:tmpl w:val="CFB28D7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7" w15:restartNumberingAfterBreak="0">
    <w:nsid w:val="6EFD32B8"/>
    <w:multiLevelType w:val="multilevel"/>
    <w:tmpl w:val="EB0228B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8" w15:restartNumberingAfterBreak="0">
    <w:nsid w:val="70FE0F57"/>
    <w:multiLevelType w:val="multilevel"/>
    <w:tmpl w:val="705A9F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lef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lef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left"/>
      <w:pPr>
        <w:ind w:left="6480" w:hanging="360"/>
      </w:pPr>
      <w:rPr>
        <w:u w:val="none"/>
      </w:rPr>
    </w:lvl>
  </w:abstractNum>
  <w:abstractNum w:abstractNumId="59" w15:restartNumberingAfterBreak="0">
    <w:nsid w:val="735F5BD8"/>
    <w:multiLevelType w:val="multilevel"/>
    <w:tmpl w:val="94C6F19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0" w15:restartNumberingAfterBreak="0">
    <w:nsid w:val="778D37D3"/>
    <w:multiLevelType w:val="hybridMultilevel"/>
    <w:tmpl w:val="AB8810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A2C4735"/>
    <w:multiLevelType w:val="hybridMultilevel"/>
    <w:tmpl w:val="EE048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15:restartNumberingAfterBreak="0">
    <w:nsid w:val="7DA578B6"/>
    <w:multiLevelType w:val="hybridMultilevel"/>
    <w:tmpl w:val="760C0F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3" w15:restartNumberingAfterBreak="0">
    <w:nsid w:val="7DD05F78"/>
    <w:multiLevelType w:val="multilevel"/>
    <w:tmpl w:val="878A19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7F5F2F57"/>
    <w:multiLevelType w:val="hybridMultilevel"/>
    <w:tmpl w:val="99EA27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26633525">
    <w:abstractNumId w:val="15"/>
  </w:num>
  <w:num w:numId="2" w16cid:durableId="364788885">
    <w:abstractNumId w:val="11"/>
  </w:num>
  <w:num w:numId="3" w16cid:durableId="264729257">
    <w:abstractNumId w:val="37"/>
  </w:num>
  <w:num w:numId="4" w16cid:durableId="2101490004">
    <w:abstractNumId w:val="57"/>
  </w:num>
  <w:num w:numId="5" w16cid:durableId="1558781093">
    <w:abstractNumId w:val="2"/>
  </w:num>
  <w:num w:numId="6" w16cid:durableId="168956437">
    <w:abstractNumId w:val="42"/>
  </w:num>
  <w:num w:numId="7" w16cid:durableId="323819044">
    <w:abstractNumId w:val="40"/>
  </w:num>
  <w:num w:numId="8" w16cid:durableId="847216354">
    <w:abstractNumId w:val="53"/>
  </w:num>
  <w:num w:numId="9" w16cid:durableId="552933571">
    <w:abstractNumId w:val="27"/>
  </w:num>
  <w:num w:numId="10" w16cid:durableId="1487362523">
    <w:abstractNumId w:val="32"/>
  </w:num>
  <w:num w:numId="11" w16cid:durableId="1057313917">
    <w:abstractNumId w:val="14"/>
  </w:num>
  <w:num w:numId="12" w16cid:durableId="1820417975">
    <w:abstractNumId w:val="59"/>
  </w:num>
  <w:num w:numId="13" w16cid:durableId="1108699737">
    <w:abstractNumId w:val="1"/>
  </w:num>
  <w:num w:numId="14" w16cid:durableId="1170482712">
    <w:abstractNumId w:val="5"/>
  </w:num>
  <w:num w:numId="15" w16cid:durableId="569534042">
    <w:abstractNumId w:val="16"/>
  </w:num>
  <w:num w:numId="16" w16cid:durableId="207183421">
    <w:abstractNumId w:val="10"/>
  </w:num>
  <w:num w:numId="17" w16cid:durableId="944188316">
    <w:abstractNumId w:val="63"/>
  </w:num>
  <w:num w:numId="18" w16cid:durableId="1202743089">
    <w:abstractNumId w:val="47"/>
  </w:num>
  <w:num w:numId="19" w16cid:durableId="1930314578">
    <w:abstractNumId w:val="55"/>
  </w:num>
  <w:num w:numId="20" w16cid:durableId="59135682">
    <w:abstractNumId w:val="36"/>
  </w:num>
  <w:num w:numId="21" w16cid:durableId="1094782220">
    <w:abstractNumId w:val="46"/>
  </w:num>
  <w:num w:numId="22" w16cid:durableId="2095206130">
    <w:abstractNumId w:val="58"/>
  </w:num>
  <w:num w:numId="23" w16cid:durableId="79721087">
    <w:abstractNumId w:val="51"/>
  </w:num>
  <w:num w:numId="24" w16cid:durableId="660694811">
    <w:abstractNumId w:val="44"/>
  </w:num>
  <w:num w:numId="25" w16cid:durableId="1918244474">
    <w:abstractNumId w:val="29"/>
  </w:num>
  <w:num w:numId="26" w16cid:durableId="1273561309">
    <w:abstractNumId w:val="52"/>
  </w:num>
  <w:num w:numId="27" w16cid:durableId="1391415241">
    <w:abstractNumId w:val="28"/>
  </w:num>
  <w:num w:numId="28" w16cid:durableId="613364815">
    <w:abstractNumId w:val="38"/>
  </w:num>
  <w:num w:numId="29" w16cid:durableId="1940529832">
    <w:abstractNumId w:val="21"/>
  </w:num>
  <w:num w:numId="30" w16cid:durableId="1428187674">
    <w:abstractNumId w:val="22"/>
  </w:num>
  <w:num w:numId="31" w16cid:durableId="1229144525">
    <w:abstractNumId w:val="13"/>
  </w:num>
  <w:num w:numId="32" w16cid:durableId="884826678">
    <w:abstractNumId w:val="8"/>
  </w:num>
  <w:num w:numId="33" w16cid:durableId="568226043">
    <w:abstractNumId w:val="24"/>
  </w:num>
  <w:num w:numId="34" w16cid:durableId="597255450">
    <w:abstractNumId w:val="48"/>
  </w:num>
  <w:num w:numId="35" w16cid:durableId="1193227530">
    <w:abstractNumId w:val="0"/>
  </w:num>
  <w:num w:numId="36" w16cid:durableId="1533300900">
    <w:abstractNumId w:val="54"/>
  </w:num>
  <w:num w:numId="37" w16cid:durableId="418990201">
    <w:abstractNumId w:val="3"/>
  </w:num>
  <w:num w:numId="38" w16cid:durableId="648242482">
    <w:abstractNumId w:val="6"/>
  </w:num>
  <w:num w:numId="39" w16cid:durableId="1073039459">
    <w:abstractNumId w:val="39"/>
  </w:num>
  <w:num w:numId="40" w16cid:durableId="1519584745">
    <w:abstractNumId w:val="60"/>
  </w:num>
  <w:num w:numId="41" w16cid:durableId="1719550958">
    <w:abstractNumId w:val="31"/>
  </w:num>
  <w:num w:numId="42" w16cid:durableId="1943804738">
    <w:abstractNumId w:val="45"/>
  </w:num>
  <w:num w:numId="43" w16cid:durableId="363332100">
    <w:abstractNumId w:val="18"/>
  </w:num>
  <w:num w:numId="44" w16cid:durableId="1943175157">
    <w:abstractNumId w:val="23"/>
  </w:num>
  <w:num w:numId="45" w16cid:durableId="2138375624">
    <w:abstractNumId w:val="62"/>
  </w:num>
  <w:num w:numId="46" w16cid:durableId="1253465533">
    <w:abstractNumId w:val="50"/>
  </w:num>
  <w:num w:numId="47" w16cid:durableId="1015620457">
    <w:abstractNumId w:val="20"/>
  </w:num>
  <w:num w:numId="48" w16cid:durableId="918251498">
    <w:abstractNumId w:val="33"/>
  </w:num>
  <w:num w:numId="49" w16cid:durableId="444539993">
    <w:abstractNumId w:val="12"/>
  </w:num>
  <w:num w:numId="50" w16cid:durableId="707025428">
    <w:abstractNumId w:val="9"/>
  </w:num>
  <w:num w:numId="51" w16cid:durableId="115830394">
    <w:abstractNumId w:val="19"/>
  </w:num>
  <w:num w:numId="52" w16cid:durableId="297149738">
    <w:abstractNumId w:val="64"/>
  </w:num>
  <w:num w:numId="53" w16cid:durableId="608852925">
    <w:abstractNumId w:val="30"/>
  </w:num>
  <w:num w:numId="54" w16cid:durableId="2031687561">
    <w:abstractNumId w:val="17"/>
  </w:num>
  <w:num w:numId="55" w16cid:durableId="1293368835">
    <w:abstractNumId w:val="43"/>
  </w:num>
  <w:num w:numId="56" w16cid:durableId="1045956496">
    <w:abstractNumId w:val="41"/>
  </w:num>
  <w:num w:numId="57" w16cid:durableId="104035332">
    <w:abstractNumId w:val="49"/>
  </w:num>
  <w:num w:numId="58" w16cid:durableId="1918244788">
    <w:abstractNumId w:val="61"/>
  </w:num>
  <w:num w:numId="59" w16cid:durableId="91752806">
    <w:abstractNumId w:val="35"/>
  </w:num>
  <w:num w:numId="60" w16cid:durableId="380903571">
    <w:abstractNumId w:val="56"/>
  </w:num>
  <w:num w:numId="61" w16cid:durableId="940718964">
    <w:abstractNumId w:val="7"/>
  </w:num>
  <w:num w:numId="62" w16cid:durableId="604775874">
    <w:abstractNumId w:val="25"/>
  </w:num>
  <w:num w:numId="63" w16cid:durableId="2019309209">
    <w:abstractNumId w:val="34"/>
  </w:num>
  <w:num w:numId="64" w16cid:durableId="797263899">
    <w:abstractNumId w:val="4"/>
  </w:num>
  <w:num w:numId="65" w16cid:durableId="212109955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4F27"/>
    <w:rsid w:val="00016686"/>
    <w:rsid w:val="00025784"/>
    <w:rsid w:val="00070CF4"/>
    <w:rsid w:val="0009282A"/>
    <w:rsid w:val="00092A5B"/>
    <w:rsid w:val="000E096C"/>
    <w:rsid w:val="00131A5F"/>
    <w:rsid w:val="002A575B"/>
    <w:rsid w:val="002D748D"/>
    <w:rsid w:val="0033348D"/>
    <w:rsid w:val="0034198D"/>
    <w:rsid w:val="003930AD"/>
    <w:rsid w:val="003E5AE3"/>
    <w:rsid w:val="00440C69"/>
    <w:rsid w:val="00484405"/>
    <w:rsid w:val="004F00DE"/>
    <w:rsid w:val="00531B91"/>
    <w:rsid w:val="00574CA6"/>
    <w:rsid w:val="005F6A83"/>
    <w:rsid w:val="00624F27"/>
    <w:rsid w:val="006878C0"/>
    <w:rsid w:val="00691FF6"/>
    <w:rsid w:val="007C7842"/>
    <w:rsid w:val="007F55F3"/>
    <w:rsid w:val="008904E1"/>
    <w:rsid w:val="00915119"/>
    <w:rsid w:val="009A2136"/>
    <w:rsid w:val="009B5C8C"/>
    <w:rsid w:val="009F4CEE"/>
    <w:rsid w:val="00A65AA4"/>
    <w:rsid w:val="00B61E23"/>
    <w:rsid w:val="00BA5211"/>
    <w:rsid w:val="00C26CBD"/>
    <w:rsid w:val="00C47D59"/>
    <w:rsid w:val="00C64036"/>
    <w:rsid w:val="00CD4EBC"/>
    <w:rsid w:val="00D44AC2"/>
    <w:rsid w:val="00D565D9"/>
    <w:rsid w:val="00DA7A53"/>
    <w:rsid w:val="00DB1E2D"/>
    <w:rsid w:val="00E71819"/>
    <w:rsid w:val="00E95BD5"/>
    <w:rsid w:val="00F0335B"/>
    <w:rsid w:val="00F04B0A"/>
    <w:rsid w:val="00F2068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F3DCFF"/>
  <w15:docId w15:val="{40CFCE7A-8F4A-4356-9487-EC0F8FD287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31A5F"/>
    <w:rPr>
      <w:rFonts w:asciiTheme="minorHAnsi" w:hAnsiTheme="minorHAnsi"/>
    </w:rPr>
  </w:style>
  <w:style w:type="paragraph" w:styleId="Heading1">
    <w:name w:val="heading 1"/>
    <w:basedOn w:val="Normal"/>
    <w:next w:val="Normal"/>
    <w:uiPriority w:val="9"/>
    <w:qFormat/>
    <w:rsid w:val="00131A5F"/>
    <w:pPr>
      <w:keepNext/>
      <w:keepLines/>
      <w:spacing w:before="400" w:after="120"/>
      <w:outlineLvl w:val="0"/>
    </w:pPr>
    <w:rPr>
      <w:color w:val="365F91" w:themeColor="accent1" w:themeShade="BF"/>
      <w:sz w:val="40"/>
      <w:szCs w:val="40"/>
    </w:rPr>
  </w:style>
  <w:style w:type="paragraph" w:styleId="Heading2">
    <w:name w:val="heading 2"/>
    <w:basedOn w:val="Normal"/>
    <w:next w:val="Normal"/>
    <w:uiPriority w:val="9"/>
    <w:unhideWhenUsed/>
    <w:qFormat/>
    <w:rsid w:val="00C47D59"/>
    <w:pPr>
      <w:keepNext/>
      <w:keepLines/>
      <w:spacing w:before="360" w:after="120"/>
      <w:outlineLvl w:val="1"/>
    </w:pPr>
    <w:rPr>
      <w:rFonts w:asciiTheme="majorHAnsi" w:hAnsiTheme="majorHAnsi"/>
      <w:b/>
      <w:color w:val="365F91" w:themeColor="accent1" w:themeShade="BF"/>
      <w:sz w:val="32"/>
      <w:szCs w:val="32"/>
    </w:rPr>
  </w:style>
  <w:style w:type="paragraph" w:styleId="Heading3">
    <w:name w:val="heading 3"/>
    <w:basedOn w:val="Normal"/>
    <w:next w:val="Normal"/>
    <w:uiPriority w:val="9"/>
    <w:unhideWhenUsed/>
    <w:qFormat/>
    <w:rsid w:val="00131A5F"/>
    <w:pPr>
      <w:keepNext/>
      <w:keepLines/>
      <w:spacing w:before="320" w:after="80"/>
      <w:outlineLvl w:val="2"/>
    </w:pPr>
    <w:rPr>
      <w:rFonts w:asciiTheme="majorHAnsi" w:hAnsiTheme="majorHAnsi"/>
      <w:b/>
      <w:color w:val="365F91" w:themeColor="accent1" w:themeShade="BF"/>
      <w:sz w:val="24"/>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ListParagraph">
    <w:name w:val="List Paragraph"/>
    <w:basedOn w:val="Normal"/>
    <w:uiPriority w:val="34"/>
    <w:qFormat/>
    <w:rsid w:val="0034198D"/>
    <w:pPr>
      <w:ind w:left="720"/>
      <w:contextualSpacing/>
    </w:pPr>
  </w:style>
  <w:style w:type="paragraph" w:styleId="Bibliography">
    <w:name w:val="Bibliography"/>
    <w:basedOn w:val="Normal"/>
    <w:next w:val="Normal"/>
    <w:uiPriority w:val="37"/>
    <w:unhideWhenUsed/>
    <w:rsid w:val="006878C0"/>
    <w:pPr>
      <w:tabs>
        <w:tab w:val="left" w:pos="384"/>
      </w:tabs>
      <w:spacing w:after="24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hyperlink" Target="https://github.com/gabrieltseng/solar-panel-segmentation" TargetMode="External"/><Relationship Id="rId13" Type="http://schemas.openxmlformats.org/officeDocument/2006/relationships/hyperlink" Target="https://github.com/saizk/Deep-Learning-for-Solar-Panel-Recognition" TargetMode="External"/><Relationship Id="rId18" Type="http://schemas.openxmlformats.org/officeDocument/2006/relationships/hyperlink" Target="https://www.nature.com/articles/d41586-021-02875-y"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hyperlink" Target="https://github.com/saizk/Deep-Learning-for-Solar-Panel-Recognition" TargetMode="External"/><Relationship Id="rId12" Type="http://schemas.openxmlformats.org/officeDocument/2006/relationships/hyperlink" Target="https://github.com/saizk/Deep-Learning-for-Solar-Panel-Recognition" TargetMode="External"/><Relationship Id="rId17" Type="http://schemas.openxmlformats.org/officeDocument/2006/relationships/hyperlink" Target="https://www.nature.com/articles/d41586-021-02875-y" TargetMode="External"/><Relationship Id="rId2" Type="http://schemas.openxmlformats.org/officeDocument/2006/relationships/numbering" Target="numbering.xml"/><Relationship Id="rId16" Type="http://schemas.openxmlformats.org/officeDocument/2006/relationships/hyperlink" Target="https://www.nature.com/articles/d41586-021-02875-y"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https://github.com/saizk/Deep-Learning-for-Solar-Panel-Recognition" TargetMode="External"/><Relationship Id="rId11" Type="http://schemas.openxmlformats.org/officeDocument/2006/relationships/hyperlink" Target="https://github.com/saizk/Deep-Learning-for-Solar-Panel-Recognition" TargetMode="External"/><Relationship Id="rId5" Type="http://schemas.openxmlformats.org/officeDocument/2006/relationships/webSettings" Target="webSettings.xml"/><Relationship Id="rId15" Type="http://schemas.openxmlformats.org/officeDocument/2006/relationships/hyperlink" Target="https://www.nature.com/articles/d41586-021-02875-y" TargetMode="External"/><Relationship Id="rId10" Type="http://schemas.openxmlformats.org/officeDocument/2006/relationships/hyperlink" Target="https://arxiv.org/abs/2201.02107" TargetMode="External"/><Relationship Id="rId19" Type="http://schemas.openxmlformats.org/officeDocument/2006/relationships/hyperlink" Target="https://www.nature.com/articles/d41586-021-02875-y" TargetMode="External"/><Relationship Id="rId4" Type="http://schemas.openxmlformats.org/officeDocument/2006/relationships/settings" Target="settings.xml"/><Relationship Id="rId9" Type="http://schemas.openxmlformats.org/officeDocument/2006/relationships/hyperlink" Target="https://github.com/gabrieltseng/solar-panel-segmentation" TargetMode="External"/><Relationship Id="rId14" Type="http://schemas.openxmlformats.org/officeDocument/2006/relationships/hyperlink" Target="https://github.com/saizk/Deep-Learning-for-Solar-Panel-Recognitio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8BB030-C877-4B16-AC6B-BBD93A0ED4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14</Pages>
  <Words>8093</Words>
  <Characters>46136</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orkstation</dc:creator>
  <cp:lastModifiedBy>David Mukajanga</cp:lastModifiedBy>
  <cp:revision>2</cp:revision>
  <dcterms:created xsi:type="dcterms:W3CDTF">2024-08-26T06:54:00Z</dcterms:created>
  <dcterms:modified xsi:type="dcterms:W3CDTF">2024-08-26T0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MgpN1Hb"/&gt;&lt;style id="http://www.zotero.org/styles/american-medical-association" hasBibliography="1" bibliographyStyleHasBeenSet="1"/&gt;&lt;prefs&gt;&lt;pref name="fieldType" value="Field"/&gt;&lt;/prefs&gt;&lt;/data&gt;</vt:lpwstr>
  </property>
</Properties>
</file>